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5D5D" w14:textId="77777777" w:rsidR="00E01896" w:rsidRPr="005C57D9" w:rsidRDefault="00EF723E" w:rsidP="00DC59FD">
      <w:pPr>
        <w:pStyle w:val="Heading1"/>
        <w:rPr>
          <w:lang w:val="en-US"/>
        </w:rPr>
      </w:pPr>
      <w:bookmarkStart w:id="0" w:name="_Toc39552285"/>
      <w:r w:rsidRPr="005C57D9">
        <w:rPr>
          <w:caps w:val="0"/>
          <w:lang w:val="en-US"/>
        </w:rPr>
        <w:t>PENDAHULUAN</w:t>
      </w:r>
      <w:bookmarkEnd w:id="0"/>
    </w:p>
    <w:p w14:paraId="6292B9CF" w14:textId="77777777" w:rsidR="005B7834" w:rsidRPr="005C57D9" w:rsidRDefault="005B7834" w:rsidP="0016509B">
      <w:pPr>
        <w:pStyle w:val="Heading2"/>
        <w:rPr>
          <w:lang w:val="en-US"/>
        </w:rPr>
      </w:pPr>
      <w:bookmarkStart w:id="1" w:name="_Toc39552286"/>
      <w:r w:rsidRPr="005C57D9">
        <w:rPr>
          <w:lang w:val="en-US"/>
        </w:rPr>
        <w:t xml:space="preserve">Latar </w:t>
      </w:r>
      <w:r w:rsidR="0016509B" w:rsidRPr="005C57D9">
        <w:rPr>
          <w:lang w:val="en-US"/>
        </w:rPr>
        <w:t>B</w:t>
      </w:r>
      <w:r w:rsidRPr="005C57D9">
        <w:rPr>
          <w:lang w:val="en-US"/>
        </w:rPr>
        <w:t>elakang</w:t>
      </w:r>
      <w:bookmarkEnd w:id="1"/>
    </w:p>
    <w:p w14:paraId="075AF1C0" w14:textId="75F1AB50" w:rsidR="00EE78CD" w:rsidRPr="005C57D9" w:rsidRDefault="00FF371F" w:rsidP="00EE78CD">
      <w:pPr>
        <w:ind w:firstLine="720"/>
        <w:rPr>
          <w:rFonts w:asciiTheme="minorHAnsi" w:hAnsiTheme="minorHAnsi" w:cstheme="minorHAnsi"/>
          <w:lang w:val="en-US"/>
        </w:rPr>
      </w:pPr>
      <w:bookmarkStart w:id="2" w:name="_Hlk39121019"/>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Tidak hanya dijual di pasaran, cabai juga biasa dijadikan sebagai bahan baku industri sehingga membuka kesempatan peluang kerja bagi masyarakat (Setiadi,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Pr="005C57D9">
        <w:rPr>
          <w:rFonts w:asciiTheme="minorHAnsi" w:hAnsiTheme="minorHAnsi" w:cstheme="minorHAnsi"/>
          <w:lang w:val="en-US"/>
        </w:rPr>
        <w:t>(Malahayati, 2018).</w:t>
      </w:r>
    </w:p>
    <w:bookmarkEnd w:id="2"/>
    <w:p w14:paraId="1AC5726B" w14:textId="4DFD113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3" w:name="_Ref38837173"/>
      <w:bookmarkStart w:id="4" w:name="_Toc395524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
      <w:r w:rsidRPr="005C57D9">
        <w:rPr>
          <w:lang w:val="en-US"/>
        </w:rPr>
        <w:t xml:space="preserve"> Perkembangan Produksi Cabai Tahun 2016-2019</w:t>
      </w:r>
      <w:bookmarkEnd w:id="4"/>
    </w:p>
    <w:p w14:paraId="240F050B" w14:textId="35068B33" w:rsidR="001D0CB4" w:rsidRPr="005C57D9" w:rsidRDefault="001D0CB4" w:rsidP="001D0CB4">
      <w:pPr>
        <w:pStyle w:val="BodyText"/>
        <w:jc w:val="center"/>
        <w:rPr>
          <w:lang w:val="en-US"/>
        </w:rPr>
      </w:pPr>
      <w:r w:rsidRPr="005C57D9">
        <w:rPr>
          <w:lang w:val="en-US"/>
        </w:rPr>
        <w:t xml:space="preserve">(Sumber : </w:t>
      </w:r>
      <w:r w:rsidR="00770C77" w:rsidRPr="005C57D9">
        <w:rPr>
          <w:lang w:val="en-US"/>
        </w:rPr>
        <w:t>Kementerian</w:t>
      </w:r>
      <w:r w:rsidRPr="005C57D9">
        <w:rPr>
          <w:lang w:val="en-US"/>
        </w:rPr>
        <w:t xml:space="preserve"> Pertanian)</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0A91C4AB" w:rsidR="001D0CB4" w:rsidRPr="005C57D9" w:rsidRDefault="001D0CB4" w:rsidP="001D0CB4">
      <w:pPr>
        <w:pStyle w:val="Caption"/>
        <w:rPr>
          <w:lang w:val="en-US"/>
        </w:rPr>
      </w:pPr>
      <w:bookmarkStart w:id="5" w:name="_Ref38837726"/>
      <w:bookmarkStart w:id="6" w:name="_Toc395524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5"/>
      <w:r w:rsidRPr="005C57D9">
        <w:rPr>
          <w:lang w:val="en-US"/>
        </w:rPr>
        <w:t xml:space="preserve"> Perkembangan Konsumsi Cabai Tahun 2016-2019</w:t>
      </w:r>
      <w:bookmarkEnd w:id="6"/>
    </w:p>
    <w:p w14:paraId="598037EE" w14:textId="7D922660" w:rsidR="00EE78CD" w:rsidRPr="005C57D9" w:rsidRDefault="00FF371F" w:rsidP="00FF371F">
      <w:pPr>
        <w:rPr>
          <w:lang w:val="en-US"/>
        </w:rPr>
      </w:pPr>
      <w:r w:rsidRPr="005C57D9">
        <w:rPr>
          <w:rFonts w:asciiTheme="minorHAnsi" w:hAnsiTheme="minorHAnsi" w:cstheme="minorHAnsi"/>
          <w:lang w:val="en-US"/>
        </w:rPr>
        <w:tab/>
      </w:r>
      <w:bookmarkStart w:id="7"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kurangnya pengetahuan para petani dalam mengenali jenis penyakit dan hama yang menyerang tanaman pada cabai</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keriting.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7"/>
    <w:p w14:paraId="1EBAB39D" w14:textId="098B33BE"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w:t>
      </w:r>
      <w:r w:rsidR="006B3974" w:rsidRPr="005C57D9">
        <w:rPr>
          <w:lang w:val="en-US"/>
        </w:rPr>
        <w:lastRenderedPageBreak/>
        <w:t xml:space="preserve">perangkat mobile merupakan pengguna dengan jumlah terbanyak yaitu 54,21%. Data tersebut ditunjukkan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8" w:name="_Ref38841833"/>
      <w:bookmarkStart w:id="9" w:name="_Toc395524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8"/>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9"/>
    </w:p>
    <w:p w14:paraId="1310FB9C" w14:textId="5B0278AE" w:rsidR="003556D3" w:rsidRPr="005C57D9" w:rsidRDefault="003556D3" w:rsidP="004C508A">
      <w:pPr>
        <w:pStyle w:val="BodyText"/>
        <w:jc w:val="center"/>
        <w:rPr>
          <w:lang w:val="en-US"/>
        </w:rPr>
      </w:pPr>
      <w:r w:rsidRPr="005C57D9">
        <w:rPr>
          <w:lang w:val="en-US"/>
        </w:rPr>
        <w:t>(Sumber : Statcounter, 2020)</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10" w:name="_Ref38842068"/>
      <w:bookmarkStart w:id="11" w:name="_Toc395524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0"/>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11"/>
      <w:r w:rsidRPr="005C57D9">
        <w:rPr>
          <w:lang w:val="en-US"/>
        </w:rPr>
        <w:t xml:space="preserve"> </w:t>
      </w:r>
    </w:p>
    <w:p w14:paraId="2E44EFD4" w14:textId="3F4D0D15" w:rsidR="00C3164E" w:rsidRPr="005C57D9" w:rsidRDefault="00C3164E" w:rsidP="00C3164E">
      <w:pPr>
        <w:pStyle w:val="BodyText"/>
        <w:jc w:val="center"/>
        <w:rPr>
          <w:lang w:val="en-US"/>
        </w:rPr>
      </w:pPr>
      <w:r w:rsidRPr="005C57D9">
        <w:rPr>
          <w:lang w:val="en-US"/>
        </w:rPr>
        <w:t>(Sumber : Statcounter, 20</w:t>
      </w:r>
      <w:r w:rsidR="003556D3" w:rsidRPr="005C57D9">
        <w:rPr>
          <w:lang w:val="en-US"/>
        </w:rPr>
        <w:t>20</w:t>
      </w:r>
      <w:r w:rsidRPr="005C57D9">
        <w:rPr>
          <w:lang w:val="en-US"/>
        </w:rPr>
        <w:t>)</w:t>
      </w:r>
    </w:p>
    <w:p w14:paraId="38EBC68E" w14:textId="61D2683C"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12"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12"/>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13"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Mobil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13"/>
    </w:p>
    <w:p w14:paraId="5AD435ED" w14:textId="302319C1" w:rsidR="0049582C" w:rsidRPr="005C57D9" w:rsidRDefault="0049582C" w:rsidP="0049582C">
      <w:pPr>
        <w:ind w:firstLine="426"/>
        <w:rPr>
          <w:lang w:val="en-US"/>
        </w:rPr>
      </w:pPr>
      <w:bookmarkStart w:id="14" w:name="_Hlk39121460"/>
      <w:r w:rsidRPr="005C57D9">
        <w:rPr>
          <w:rFonts w:asciiTheme="minorHAnsi" w:hAnsiTheme="minorHAnsi" w:cstheme="minorHAnsi"/>
          <w:lang w:val="en-US"/>
        </w:rPr>
        <w:t xml:space="preserve">Untuk melakukan pengembangan perangkat lunak, diperlukan sebuah metode untuk melakukan perencanaan, pengelolaan dan pengontrolan dari setiap proses yang dikerjakan. Metode pengembangan perangkat lunak pada aplikasi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fase)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cocok digunakan untuk 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14"/>
    <w:p w14:paraId="0DA2E963" w14:textId="2EB7BB20"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dan memastikan </w:t>
      </w:r>
      <w:r w:rsidR="00770C77" w:rsidRPr="005C57D9">
        <w:rPr>
          <w:lang w:val="en-US"/>
        </w:rPr>
        <w:t>perangkat</w:t>
      </w:r>
      <w:r w:rsidR="00D92698" w:rsidRPr="005C57D9">
        <w:rPr>
          <w:lang w:val="en-US"/>
        </w:rPr>
        <w:t xml:space="preserve"> lunak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15" w:name="_Toc39552287"/>
      <w:r w:rsidRPr="005C57D9">
        <w:rPr>
          <w:lang w:val="en-US"/>
        </w:rPr>
        <w:t>Rumusan M</w:t>
      </w:r>
      <w:r w:rsidR="005B7834" w:rsidRPr="005C57D9">
        <w:rPr>
          <w:lang w:val="en-US"/>
        </w:rPr>
        <w:t>asalah</w:t>
      </w:r>
      <w:bookmarkEnd w:id="15"/>
    </w:p>
    <w:p w14:paraId="6A655B9F" w14:textId="77777777" w:rsidR="00BA3140" w:rsidRPr="005C57D9" w:rsidRDefault="00740EF7" w:rsidP="00BA3140">
      <w:pPr>
        <w:pStyle w:val="BodyText"/>
        <w:rPr>
          <w:lang w:val="en-US"/>
        </w:rPr>
      </w:pPr>
      <w:r w:rsidRPr="005C57D9">
        <w:rPr>
          <w:lang w:val="en-US"/>
        </w:rPr>
        <w:t>Berdasarkan latarbelakang permasalahan tersebu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16"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16"/>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17"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tanaman cabai dalam aplikasi mobile dengan mengintegrasikan teknologi clarifai?</w:t>
      </w:r>
      <w:bookmarkEnd w:id="17"/>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18"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18"/>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19" w:name="_Toc39552288"/>
      <w:r w:rsidRPr="005C57D9">
        <w:rPr>
          <w:lang w:val="en-US"/>
        </w:rPr>
        <w:lastRenderedPageBreak/>
        <w:t>Tujuan</w:t>
      </w:r>
      <w:bookmarkEnd w:id="19"/>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20"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mobil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21" w:name="_Toc39552289"/>
      <w:bookmarkEnd w:id="20"/>
      <w:r w:rsidRPr="005C57D9">
        <w:rPr>
          <w:lang w:val="en-US"/>
        </w:rPr>
        <w:t>Manfaat</w:t>
      </w:r>
      <w:bookmarkEnd w:id="21"/>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22"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23" w:name="_Toc39552290"/>
      <w:bookmarkEnd w:id="22"/>
      <w:r w:rsidRPr="005C57D9">
        <w:rPr>
          <w:lang w:val="en-US"/>
        </w:rPr>
        <w:t xml:space="preserve">Batasan </w:t>
      </w:r>
      <w:r w:rsidR="0016509B" w:rsidRPr="005C57D9">
        <w:rPr>
          <w:lang w:val="en-US"/>
        </w:rPr>
        <w:t>M</w:t>
      </w:r>
      <w:r w:rsidRPr="005C57D9">
        <w:rPr>
          <w:lang w:val="en-US"/>
        </w:rPr>
        <w:t>asalah</w:t>
      </w:r>
      <w:bookmarkEnd w:id="23"/>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24" w:name="_Toc39552291"/>
      <w:r w:rsidRPr="005C57D9">
        <w:rPr>
          <w:lang w:val="en-US"/>
        </w:rPr>
        <w:t>Sistematika P</w:t>
      </w:r>
      <w:r w:rsidR="00743149" w:rsidRPr="005C57D9">
        <w:rPr>
          <w:lang w:val="en-US"/>
        </w:rPr>
        <w:t>embahasan</w:t>
      </w:r>
      <w:bookmarkEnd w:id="24"/>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77777777" w:rsidR="00E329D9" w:rsidRPr="005C57D9" w:rsidRDefault="00E329D9" w:rsidP="00E329D9">
      <w:pPr>
        <w:pStyle w:val="BodyTextFirstIndent"/>
        <w:ind w:left="360" w:firstLine="0"/>
        <w:rPr>
          <w:lang w:val="en-US"/>
        </w:rPr>
      </w:pPr>
      <w:r w:rsidRPr="005C57D9">
        <w:rPr>
          <w:lang w:val="en-US"/>
        </w:rPr>
        <w:t>Bagian ini menjelaskan tentang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25" w:name="_Toc39552292"/>
      <w:r w:rsidRPr="005C57D9">
        <w:rPr>
          <w:lang w:val="en-US"/>
        </w:rPr>
        <w:lastRenderedPageBreak/>
        <w:t>LANDASAN KEPUSTAKAAN</w:t>
      </w:r>
      <w:bookmarkEnd w:id="25"/>
    </w:p>
    <w:p w14:paraId="5FE6E549" w14:textId="5B29A3E3" w:rsidR="000D19C3" w:rsidRPr="005C57D9" w:rsidRDefault="000D19C3" w:rsidP="00B80506">
      <w:pPr>
        <w:pStyle w:val="BodyTextFirstIndent"/>
        <w:rPr>
          <w:lang w:val="en-US"/>
        </w:rPr>
      </w:pPr>
      <w:bookmarkStart w:id="26" w:name="_Toc402485260"/>
      <w:r w:rsidRPr="005C57D9">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27" w:name="_Toc39552293"/>
      <w:r w:rsidRPr="005C57D9">
        <w:rPr>
          <w:lang w:val="en-US"/>
        </w:rPr>
        <w:t>Kajian Pustaka</w:t>
      </w:r>
      <w:bookmarkEnd w:id="27"/>
      <w:r w:rsidR="00ED57EC" w:rsidRPr="005C57D9">
        <w:rPr>
          <w:lang w:val="en-US"/>
        </w:rPr>
        <w:t xml:space="preserve"> </w:t>
      </w:r>
    </w:p>
    <w:p w14:paraId="1B26B24D" w14:textId="612110A6"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Pr="005C57D9">
        <w:rPr>
          <w:lang w:val="en-US"/>
        </w:rPr>
        <w:t>beberapa penelitian sebelumnya yang</w:t>
      </w:r>
      <w:r w:rsidR="00E33C49" w:rsidRPr="005C57D9">
        <w:rPr>
          <w:lang w:val="en-US"/>
        </w:rPr>
        <w:t xml:space="preserve"> relevan terkait penelitian.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28" w:name="_Hlk39121813"/>
      <w:r w:rsidRPr="005C57D9">
        <w:rPr>
          <w:lang w:val="en-US"/>
        </w:rPr>
        <w:t xml:space="preserve"> </w:t>
      </w:r>
      <w:bookmarkStart w:id="29"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29"/>
      <w:r w:rsidR="009957A8" w:rsidRPr="005C57D9">
        <w:rPr>
          <w:lang w:val="en-US"/>
        </w:rPr>
        <w:t>.</w:t>
      </w:r>
    </w:p>
    <w:bookmarkEnd w:id="28"/>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30"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30"/>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31"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31"/>
    </w:p>
    <w:p w14:paraId="1D459F8D" w14:textId="307D1561"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32"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 xml:space="preserve">dilakukan perbandingan antara dua buah metode pengembangan perangkat lunak yaitu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Waterfall</w:t>
      </w:r>
      <w:r w:rsidR="007774A7" w:rsidRPr="005C57D9">
        <w:rPr>
          <w:rFonts w:cs="Calibri"/>
          <w:lang w:val="en-US"/>
        </w:rPr>
        <w:t xml:space="preserve"> sebagai landasan dalam pemilihan metode untuk pengembangan perangkat lunak</w:t>
      </w:r>
      <w:r w:rsidR="007774A7" w:rsidRPr="005C57D9">
        <w:rPr>
          <w:rFonts w:cs="Calibri"/>
          <w:i/>
          <w:iCs/>
          <w:lang w:val="en-US"/>
        </w:rPr>
        <w:t xml:space="preserve">. </w:t>
      </w:r>
      <w:r w:rsidR="007774A7" w:rsidRPr="005C57D9">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32"/>
    </w:p>
    <w:p w14:paraId="4BA24FF6" w14:textId="77777777" w:rsidR="00F93E67" w:rsidRPr="005C57D9" w:rsidRDefault="00EE535B" w:rsidP="00EE535B">
      <w:pPr>
        <w:pStyle w:val="Heading2"/>
        <w:rPr>
          <w:lang w:val="en-US"/>
        </w:rPr>
      </w:pPr>
      <w:bookmarkStart w:id="33" w:name="_Toc39552294"/>
      <w:r w:rsidRPr="005C57D9">
        <w:rPr>
          <w:lang w:val="en-US"/>
        </w:rPr>
        <w:t>Penyakit</w:t>
      </w:r>
      <w:r w:rsidR="00022C2D" w:rsidRPr="005C57D9">
        <w:rPr>
          <w:lang w:val="en-US"/>
        </w:rPr>
        <w:t xml:space="preserve"> pada</w:t>
      </w:r>
      <w:r w:rsidRPr="005C57D9">
        <w:rPr>
          <w:lang w:val="en-US"/>
        </w:rPr>
        <w:t xml:space="preserve"> Tanaman Cabai</w:t>
      </w:r>
      <w:bookmarkEnd w:id="33"/>
    </w:p>
    <w:p w14:paraId="2CE270A7" w14:textId="5E4E5028" w:rsidR="00E42AA9" w:rsidRPr="005C57D9" w:rsidRDefault="00EE535B" w:rsidP="0016509B">
      <w:pPr>
        <w:pStyle w:val="Heading3"/>
        <w:rPr>
          <w:lang w:val="en-US"/>
        </w:rPr>
      </w:pPr>
      <w:bookmarkStart w:id="34" w:name="_Toc39552295"/>
      <w:r w:rsidRPr="005C57D9">
        <w:rPr>
          <w:lang w:val="en-US"/>
        </w:rPr>
        <w:t>Layu Fusarium (</w:t>
      </w:r>
      <w:bookmarkStart w:id="35" w:name="_Hlk39122308"/>
      <w:r w:rsidRPr="005C57D9">
        <w:rPr>
          <w:i/>
          <w:iCs/>
          <w:lang w:val="en-US"/>
        </w:rPr>
        <w:t>Fusarium oxysporum f. Sp</w:t>
      </w:r>
      <w:bookmarkEnd w:id="35"/>
      <w:r w:rsidRPr="005C57D9">
        <w:rPr>
          <w:lang w:val="en-US"/>
        </w:rPr>
        <w:t>)</w:t>
      </w:r>
      <w:bookmarkEnd w:id="34"/>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36" w:name="_Ref23446746"/>
      <w:bookmarkStart w:id="37" w:name="_Toc395524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6"/>
      <w:r w:rsidRPr="005C57D9">
        <w:rPr>
          <w:lang w:val="en-US"/>
        </w:rPr>
        <w:t xml:space="preserve"> Layu Fusarium</w:t>
      </w:r>
      <w:bookmarkEnd w:id="37"/>
    </w:p>
    <w:p w14:paraId="534D26FE" w14:textId="70A5D045" w:rsidR="008B24B4" w:rsidRPr="005C57D9" w:rsidRDefault="008B24B4" w:rsidP="008B24B4">
      <w:pPr>
        <w:pStyle w:val="BodyText"/>
        <w:jc w:val="center"/>
        <w:rPr>
          <w:lang w:val="en-US"/>
        </w:rPr>
      </w:pPr>
      <w:r w:rsidRPr="005C57D9">
        <w:rPr>
          <w:lang w:val="en-US"/>
        </w:rPr>
        <w:t>Sumber : (BPTP Jambi, 2014)</w:t>
      </w:r>
    </w:p>
    <w:p w14:paraId="060879CF" w14:textId="2798E4EF" w:rsidR="00556040" w:rsidRPr="005C57D9" w:rsidRDefault="00630C0B" w:rsidP="00630C0B">
      <w:pPr>
        <w:pStyle w:val="BodyText"/>
        <w:ind w:left="720" w:firstLine="720"/>
        <w:rPr>
          <w:lang w:val="en-US"/>
        </w:rPr>
      </w:pPr>
      <w:bookmarkStart w:id="38" w:name="_Hlk39122384"/>
      <w:bookmarkStart w:id="39"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w:t>
      </w:r>
      <w:r w:rsidRPr="005C57D9">
        <w:rPr>
          <w:lang w:val="en-US"/>
        </w:rPr>
        <w:lastRenderedPageBreak/>
        <w:t>pemicu perkembangan penyakit layu fusarium yaitu lahan berpasir, pupuk 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38"/>
      <w:r w:rsidR="00E2193F" w:rsidRPr="005C57D9">
        <w:rPr>
          <w:lang w:val="en-US"/>
        </w:rPr>
        <w:t>.</w:t>
      </w:r>
    </w:p>
    <w:bookmarkEnd w:id="39"/>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40" w:name="_Toc39552296"/>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40"/>
    </w:p>
    <w:p w14:paraId="2857AE07" w14:textId="7F112433"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Gejala yang dapat dilihat yaitu pada tanaman tua terjadi daun layu pada bagian bawah tanaman. </w:t>
      </w:r>
      <w:r w:rsidR="00770C77" w:rsidRPr="005C57D9">
        <w:rPr>
          <w:szCs w:val="24"/>
          <w:lang w:val="en-US"/>
        </w:rPr>
        <w:t>Sedangkan</w:t>
      </w:r>
      <w:r w:rsidR="00630C0B" w:rsidRPr="005C57D9">
        <w:rPr>
          <w:szCs w:val="24"/>
          <w:lang w:val="en-US"/>
        </w:rPr>
        <w:t xml:space="preserve"> pada tanaman muda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41" w:name="_Ref38861993"/>
      <w:bookmarkStart w:id="42" w:name="_Toc395524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41"/>
      <w:r w:rsidRPr="005C57D9">
        <w:rPr>
          <w:lang w:val="en-US"/>
        </w:rPr>
        <w:t xml:space="preserve"> Layu Bakteri Ralstonia</w:t>
      </w:r>
      <w:bookmarkEnd w:id="42"/>
    </w:p>
    <w:p w14:paraId="360D5624" w14:textId="77777777" w:rsidR="0039643A" w:rsidRPr="005C57D9" w:rsidRDefault="003D592B" w:rsidP="003D592B">
      <w:pPr>
        <w:pStyle w:val="BodyText"/>
        <w:jc w:val="center"/>
        <w:rPr>
          <w:lang w:val="en-US"/>
        </w:rPr>
      </w:pPr>
      <w:r w:rsidRPr="005C57D9">
        <w:rPr>
          <w:lang w:val="en-US"/>
        </w:rPr>
        <w:t>Sumber :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43" w:name="_Toc39552297"/>
      <w:r w:rsidRPr="005C57D9">
        <w:rPr>
          <w:lang w:val="en-US"/>
        </w:rPr>
        <w:lastRenderedPageBreak/>
        <w:t>Busuk Buah Antraknosa (</w:t>
      </w:r>
      <w:r w:rsidRPr="005C57D9">
        <w:rPr>
          <w:i/>
          <w:iCs/>
          <w:lang w:val="en-US"/>
        </w:rPr>
        <w:t>Collectrotichom gloeospoiroides</w:t>
      </w:r>
      <w:r w:rsidRPr="005C57D9">
        <w:rPr>
          <w:lang w:val="en-US"/>
        </w:rPr>
        <w:t>)</w:t>
      </w:r>
      <w:bookmarkEnd w:id="43"/>
    </w:p>
    <w:p w14:paraId="4E09101A" w14:textId="10933E51"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Penyakit ini menyerang bagian buah cabai baik buah yang masih muda, maupun buah yang sudah masak.</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44" w:name="_Ref38862048"/>
      <w:bookmarkStart w:id="45" w:name="_Toc395524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44"/>
      <w:r w:rsidRPr="005C57D9">
        <w:rPr>
          <w:lang w:val="en-US"/>
        </w:rPr>
        <w:t xml:space="preserve"> Busuk Buah Antraknosa</w:t>
      </w:r>
      <w:bookmarkEnd w:id="45"/>
    </w:p>
    <w:p w14:paraId="6FC74BBE" w14:textId="503348A7" w:rsidR="003D592B" w:rsidRPr="005C57D9" w:rsidRDefault="008B24B4" w:rsidP="008B24B4">
      <w:pPr>
        <w:pStyle w:val="BodyText"/>
        <w:jc w:val="center"/>
        <w:rPr>
          <w:lang w:val="en-US"/>
        </w:rPr>
      </w:pPr>
      <w:r w:rsidRPr="005C57D9">
        <w:rPr>
          <w:lang w:val="en-US"/>
        </w:rPr>
        <w:t>(</w:t>
      </w:r>
      <w:r w:rsidR="00A148FF" w:rsidRPr="005C57D9">
        <w:rPr>
          <w:lang w:val="en-US"/>
        </w:rPr>
        <w:t>Sumber:</w:t>
      </w:r>
      <w:r w:rsidR="00A148FF">
        <w:rPr>
          <w:lang w:val="en-US"/>
        </w:rPr>
        <w:t xml:space="preserve"> </w:t>
      </w:r>
      <w:r w:rsidRPr="005C57D9">
        <w:rPr>
          <w:lang w:val="en-US"/>
        </w:rPr>
        <w:t>BPTP Jambi, 2014)</w:t>
      </w:r>
    </w:p>
    <w:p w14:paraId="4BB1A5F1" w14:textId="446417EB" w:rsidR="00556040" w:rsidRPr="005C57D9" w:rsidRDefault="00556040" w:rsidP="00556040">
      <w:pPr>
        <w:pStyle w:val="Heading3"/>
        <w:rPr>
          <w:lang w:val="en-US"/>
        </w:rPr>
      </w:pPr>
      <w:bookmarkStart w:id="46" w:name="_Toc39552298"/>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46"/>
    </w:p>
    <w:p w14:paraId="7937FA5F" w14:textId="23D0F163" w:rsidR="00124ACD" w:rsidRPr="005C57D9" w:rsidRDefault="00AC33F2" w:rsidP="00B5521D">
      <w:pPr>
        <w:pStyle w:val="BodyText"/>
        <w:ind w:left="720" w:firstLine="720"/>
        <w:rPr>
          <w:lang w:val="en-US"/>
        </w:rPr>
      </w:pPr>
      <w:bookmarkStart w:id="47" w:name="_Hlk39122812"/>
      <w:bookmarkStart w:id="48"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tulang daun berubah menjadi </w:t>
      </w:r>
      <w:r w:rsidR="00770C77" w:rsidRPr="005C57D9">
        <w:rPr>
          <w:lang w:val="en-US"/>
        </w:rPr>
        <w:t>kuning</w:t>
      </w:r>
      <w:r w:rsidR="00124ACD" w:rsidRPr="005C57D9">
        <w:rPr>
          <w:lang w:val="en-US"/>
        </w:rPr>
        <w:t xml:space="preserve"> terang dan menebal serta daun yang menggulung ke atas</w:t>
      </w:r>
      <w:bookmarkEnd w:id="47"/>
      <w:r w:rsidR="00124ACD" w:rsidRPr="005C57D9">
        <w:rPr>
          <w:lang w:val="en-US"/>
        </w:rPr>
        <w:t>.</w:t>
      </w:r>
    </w:p>
    <w:bookmarkEnd w:id="48"/>
    <w:p w14:paraId="738CF6F5" w14:textId="05BBA8A2"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penyakit virus kuning salah satunya yaitu melalui kutu kebul. Adapun pemicu perkembangan penyakit virus kuning pada tanaman cabai yaitu tanaman mulai terserang sejak bibit, banyak terjadi di musim kemarau</w:t>
      </w:r>
      <w:r w:rsidR="001F707F" w:rsidRPr="005C57D9">
        <w:rPr>
          <w:lang w:val="en-US"/>
        </w:rPr>
        <w:t xml:space="preserve">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49" w:name="_Ref38862090"/>
      <w:bookmarkStart w:id="50" w:name="_Toc395524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49"/>
      <w:r w:rsidRPr="005C57D9">
        <w:rPr>
          <w:lang w:val="en-US"/>
        </w:rPr>
        <w:t xml:space="preserve"> Virus Kuning</w:t>
      </w:r>
      <w:bookmarkEnd w:id="50"/>
    </w:p>
    <w:p w14:paraId="0E01E99B" w14:textId="6D6C7FDB" w:rsidR="00E74887" w:rsidRPr="005C57D9" w:rsidRDefault="00C44B23" w:rsidP="008B24B4">
      <w:pPr>
        <w:pStyle w:val="BodyText"/>
        <w:jc w:val="center"/>
        <w:rPr>
          <w:lang w:val="en-US"/>
        </w:rPr>
      </w:pPr>
      <w:r w:rsidRPr="005C57D9">
        <w:rPr>
          <w:lang w:val="en-US"/>
        </w:rPr>
        <w:t>Sumber : (BPTP Jambi, 2014)</w:t>
      </w:r>
    </w:p>
    <w:p w14:paraId="52829651" w14:textId="3801B24D" w:rsidR="00556040" w:rsidRPr="005C57D9" w:rsidRDefault="00556040" w:rsidP="00556040">
      <w:pPr>
        <w:pStyle w:val="Heading3"/>
        <w:rPr>
          <w:lang w:val="en-US"/>
        </w:rPr>
      </w:pPr>
      <w:bookmarkStart w:id="51" w:name="_Toc39552299"/>
      <w:r w:rsidRPr="005C57D9">
        <w:rPr>
          <w:lang w:val="en-US"/>
        </w:rPr>
        <w:t>Bercak Daun (</w:t>
      </w:r>
      <w:r w:rsidRPr="005C57D9">
        <w:rPr>
          <w:i/>
          <w:iCs/>
          <w:lang w:val="en-US"/>
        </w:rPr>
        <w:t>Cercospora sp.</w:t>
      </w:r>
      <w:r w:rsidRPr="005C57D9">
        <w:rPr>
          <w:lang w:val="en-US"/>
        </w:rPr>
        <w:t>)</w:t>
      </w:r>
      <w:bookmarkEnd w:id="51"/>
    </w:p>
    <w:p w14:paraId="76CD90C4" w14:textId="61CE2E49" w:rsidR="00EF21F5" w:rsidRPr="005C57D9" w:rsidRDefault="00AC33F2" w:rsidP="00B5521D">
      <w:pPr>
        <w:pStyle w:val="BodyText"/>
        <w:ind w:left="340" w:firstLine="374"/>
        <w:rPr>
          <w:lang w:val="en-US"/>
        </w:rPr>
      </w:pPr>
      <w:bookmarkStart w:id="52" w:name="_Hlk39122968"/>
      <w:bookmarkStart w:id="53"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gejala bercak daun. </w:t>
      </w:r>
      <w:r w:rsidR="00EF21F5" w:rsidRPr="005C57D9">
        <w:rPr>
          <w:lang w:val="en-US"/>
        </w:rPr>
        <w:t>Penyakit bercak daun pada tanaman cabai disebabkan oleh Cercospora capsici Heald and Wolf. 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munculnya bercak bulat </w:t>
      </w:r>
      <w:r w:rsidR="00770C77" w:rsidRPr="005C57D9">
        <w:rPr>
          <w:lang w:val="en-US"/>
        </w:rPr>
        <w:t>berwarna</w:t>
      </w:r>
      <w:r w:rsidR="00B5521D" w:rsidRPr="005C57D9">
        <w:rPr>
          <w:lang w:val="en-US"/>
        </w:rPr>
        <w:t xml:space="preserve"> </w:t>
      </w:r>
      <w:r w:rsidR="00770C77" w:rsidRPr="005C57D9">
        <w:rPr>
          <w:lang w:val="en-US"/>
        </w:rPr>
        <w:t>cokelat</w:t>
      </w:r>
      <w:r w:rsidR="00B5521D" w:rsidRPr="005C57D9">
        <w:rPr>
          <w:lang w:val="en-US"/>
        </w:rPr>
        <w:t xml:space="preserve"> pada daun dengan kondisi yang kering serta memiliki ukuran sekitar 1 inci. Bercak yang tua dapat menyebabkan lubang-luban</w:t>
      </w:r>
      <w:r w:rsidR="00484C59" w:rsidRPr="005C57D9">
        <w:rPr>
          <w:lang w:val="en-US"/>
        </w:rPr>
        <w:t>g</w:t>
      </w:r>
      <w:r w:rsidR="00B5521D" w:rsidRPr="005C57D9">
        <w:rPr>
          <w:lang w:val="en-US"/>
        </w:rPr>
        <w:t xml:space="preserve"> pada bagian daun</w:t>
      </w:r>
      <w:bookmarkEnd w:id="52"/>
      <w:r w:rsidR="00B5521D" w:rsidRPr="005C57D9">
        <w:rPr>
          <w:lang w:val="en-US"/>
        </w:rPr>
        <w:t>.</w:t>
      </w:r>
    </w:p>
    <w:bookmarkEnd w:id="53"/>
    <w:p w14:paraId="4737AC42" w14:textId="77777777" w:rsidR="00B5521D" w:rsidRPr="005C57D9" w:rsidRDefault="00B5521D" w:rsidP="00B5521D">
      <w:pPr>
        <w:pStyle w:val="BodyText"/>
        <w:ind w:left="340" w:firstLine="374"/>
        <w:rPr>
          <w:lang w:val="en-US"/>
        </w:rPr>
      </w:pPr>
      <w:r w:rsidRPr="005C57D9">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54" w:name="_Ref38862133"/>
      <w:bookmarkStart w:id="55" w:name="_Toc395524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54"/>
      <w:r w:rsidRPr="005C57D9">
        <w:rPr>
          <w:lang w:val="en-US"/>
        </w:rPr>
        <w:t xml:space="preserve"> Bercak Daun</w:t>
      </w:r>
      <w:bookmarkEnd w:id="55"/>
    </w:p>
    <w:p w14:paraId="7A46554E" w14:textId="7DC95B4D" w:rsidR="00EE535B" w:rsidRDefault="00C44B23" w:rsidP="008B24B4">
      <w:pPr>
        <w:pStyle w:val="BodyText"/>
        <w:jc w:val="center"/>
        <w:rPr>
          <w:lang w:val="en-US"/>
        </w:rPr>
      </w:pPr>
      <w:r w:rsidRPr="005C57D9">
        <w:rPr>
          <w:lang w:val="en-US"/>
        </w:rPr>
        <w:t>Sumber : (BPTP Jambi, 2014)</w:t>
      </w:r>
    </w:p>
    <w:p w14:paraId="64E9E5E3" w14:textId="1D2E137B" w:rsidR="004B7B29" w:rsidRDefault="004B7B29" w:rsidP="004B7B29">
      <w:pPr>
        <w:pStyle w:val="Heading2"/>
        <w:rPr>
          <w:lang w:val="en-US"/>
        </w:rPr>
      </w:pPr>
      <w:bookmarkStart w:id="56" w:name="_Toc39552300"/>
      <w:r>
        <w:rPr>
          <w:lang w:val="en-US"/>
        </w:rPr>
        <w:t>Aplikasi Perangkat Bergerak (</w:t>
      </w:r>
      <w:r w:rsidRPr="004B7B29">
        <w:rPr>
          <w:i/>
          <w:iCs/>
          <w:lang w:val="en-US"/>
        </w:rPr>
        <w:t>Mobile Application</w:t>
      </w:r>
      <w:r w:rsidR="006B3DC4">
        <w:rPr>
          <w:i/>
          <w:iCs/>
          <w:lang w:val="en-US"/>
        </w:rPr>
        <w:t>s</w:t>
      </w:r>
      <w:r>
        <w:rPr>
          <w:lang w:val="en-US"/>
        </w:rPr>
        <w:t>)</w:t>
      </w:r>
      <w:bookmarkEnd w:id="56"/>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0407DB61" w:rsidR="00CE733F" w:rsidRPr="00C2311B" w:rsidRDefault="00C2311B" w:rsidP="00C2311B">
      <w:pPr>
        <w:pStyle w:val="BodyText"/>
        <w:ind w:firstLine="720"/>
        <w:rPr>
          <w:lang w:val="en-US"/>
        </w:rPr>
      </w:pPr>
      <w:r>
        <w:rPr>
          <w:lang w:val="en-US"/>
        </w:rPr>
        <w:t xml:space="preserve">Mobile Application memiliki beberapa karakteristik yang perlu diperhatikan ketika melakukan pengembangan aplikasi perangkat bergerak seperti gaya 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57" w:name="_Toc39552301"/>
      <w:r w:rsidRPr="005C57D9">
        <w:rPr>
          <w:i/>
          <w:iCs/>
          <w:lang w:val="en-US"/>
        </w:rPr>
        <w:t>Waterfall</w:t>
      </w:r>
      <w:bookmarkEnd w:id="57"/>
    </w:p>
    <w:p w14:paraId="76CE65E5" w14:textId="7689BB6B" w:rsidR="00221FCE" w:rsidRPr="005C57D9" w:rsidRDefault="00437AA6" w:rsidP="0019708E">
      <w:pPr>
        <w:pStyle w:val="BodyTextFirstIndent"/>
        <w:rPr>
          <w:lang w:val="en-US"/>
        </w:rPr>
      </w:pPr>
      <w:bookmarkStart w:id="58" w:name="_Hlk39123080"/>
      <w:r w:rsidRPr="005C57D9">
        <w:rPr>
          <w:lang w:val="en-US"/>
        </w:rPr>
        <w:t xml:space="preserve">Dalam pengembangan aplikasi penyakit pada tanam cabai ini peneliti menggunakan salah satu model pengembangan perangkat lunak yaitu </w:t>
      </w:r>
      <w:r w:rsidR="001549BB" w:rsidRPr="005C57D9">
        <w:rPr>
          <w:lang w:val="en-US"/>
        </w:rPr>
        <w:t>Waterfall</w:t>
      </w:r>
      <w:r w:rsidRPr="005C57D9">
        <w:rPr>
          <w:lang w:val="en-US"/>
        </w:rPr>
        <w:t>.</w:t>
      </w:r>
      <w:r w:rsidR="001549BB" w:rsidRPr="005C57D9">
        <w:rPr>
          <w:lang w:val="en-US"/>
        </w:rPr>
        <w:t xml:space="preserve"> Waterfall merupakan salah satu dari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0A1439" w:rsidRPr="005C57D9">
        <w:rPr>
          <w:lang w:val="en-US"/>
        </w:rPr>
        <w:t xml:space="preserve"> </w:t>
      </w:r>
      <w:r w:rsidR="00F15594" w:rsidRPr="005C57D9">
        <w:rPr>
          <w:lang w:val="en-US"/>
        </w:rPr>
        <w:t>dari setiap proses pengembangan yang mirip dengan air terjun. Cara kerja waterfall yaitu secara berurutan dengan lima fase yang harus dilalui untuk mengembangkan suatu perangkat lunak (Bassil, 2012).</w:t>
      </w:r>
    </w:p>
    <w:bookmarkEnd w:id="58"/>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59" w:name="_Ref38581041"/>
      <w:bookmarkStart w:id="60" w:name="_Toc395524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59"/>
      <w:r w:rsidRPr="005C57D9">
        <w:rPr>
          <w:lang w:val="en-US"/>
        </w:rPr>
        <w:t xml:space="preserve"> </w:t>
      </w:r>
      <w:r w:rsidR="00F15594" w:rsidRPr="005C57D9">
        <w:rPr>
          <w:lang w:val="en-US"/>
        </w:rPr>
        <w:t xml:space="preserve">Siklus Pengembangan </w:t>
      </w:r>
      <w:r w:rsidR="00F15594" w:rsidRPr="005C57D9">
        <w:rPr>
          <w:i/>
          <w:iCs/>
          <w:lang w:val="en-US"/>
        </w:rPr>
        <w:t>Waterfall</w:t>
      </w:r>
      <w:bookmarkEnd w:id="60"/>
    </w:p>
    <w:p w14:paraId="7C8C93F4" w14:textId="68D9431C" w:rsidR="002A2C5F" w:rsidRPr="005C57D9" w:rsidRDefault="003D592B" w:rsidP="000A1439">
      <w:pPr>
        <w:pStyle w:val="BodyText"/>
        <w:jc w:val="center"/>
        <w:rPr>
          <w:lang w:val="en-US"/>
        </w:rPr>
      </w:pPr>
      <w:r w:rsidRPr="005C57D9">
        <w:rPr>
          <w:lang w:val="en-US"/>
        </w:rPr>
        <w:t>Sumber :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7FB2D003"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analisis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4C72FF31"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6661F76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Fase implementasi merupakan tahapan untuk melakukan realisasi pada perangkat lunak sesuai rancangan yang telah dibuat sebelumnya 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07601722"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5C57D9">
        <w:rPr>
          <w:bCs/>
          <w:sz w:val="24"/>
          <w:szCs w:val="24"/>
          <w:lang w:val="en-US"/>
        </w:rPr>
        <w:t>didefinisikan</w:t>
      </w:r>
      <w:r w:rsidRPr="005C57D9">
        <w:rPr>
          <w:bCs/>
          <w:sz w:val="24"/>
          <w:szCs w:val="24"/>
          <w:lang w:val="en-US"/>
        </w:rPr>
        <w:t xml:space="preserve"> sebelumnya.</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2C125514"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 xml:space="preserve">maupun untuk meningkatkan kinerja pada perangkat lunak setelah dilakukan proses </w:t>
      </w:r>
      <w:r w:rsidR="005C70CF" w:rsidRPr="005C57D9">
        <w:rPr>
          <w:bCs/>
          <w:i/>
          <w:iCs/>
          <w:sz w:val="24"/>
          <w:szCs w:val="24"/>
          <w:lang w:val="en-US"/>
        </w:rPr>
        <w:t>deployment</w:t>
      </w:r>
      <w:r w:rsidR="005C70CF" w:rsidRPr="005C57D9">
        <w:rPr>
          <w:bCs/>
          <w:sz w:val="24"/>
          <w:szCs w:val="24"/>
          <w:lang w:val="en-US"/>
        </w:rPr>
        <w:t>.</w:t>
      </w:r>
    </w:p>
    <w:p w14:paraId="141D776E" w14:textId="43A80273" w:rsidR="007D21C5" w:rsidRPr="005C57D9" w:rsidRDefault="007D21C5" w:rsidP="007D21C5">
      <w:pPr>
        <w:pStyle w:val="Heading2"/>
        <w:rPr>
          <w:lang w:val="en-US"/>
        </w:rPr>
      </w:pPr>
      <w:bookmarkStart w:id="61" w:name="_Toc39552302"/>
      <w:r w:rsidRPr="005C57D9">
        <w:rPr>
          <w:i/>
          <w:iCs/>
          <w:lang w:val="en-US"/>
        </w:rPr>
        <w:t>Best Practice</w:t>
      </w:r>
      <w:bookmarkEnd w:id="61"/>
    </w:p>
    <w:p w14:paraId="1F72C50E" w14:textId="46328A52" w:rsidR="007D21C5" w:rsidRPr="005C57D9" w:rsidRDefault="007D21C5" w:rsidP="007D21C5">
      <w:pPr>
        <w:pStyle w:val="BodyText"/>
        <w:ind w:firstLine="720"/>
        <w:rPr>
          <w:lang w:val="en-US"/>
        </w:rPr>
      </w:pPr>
      <w:r w:rsidRPr="005C57D9">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5C57D9" w:rsidRDefault="007D21C5" w:rsidP="007D21C5">
      <w:pPr>
        <w:pStyle w:val="Heading3"/>
        <w:ind w:left="1080" w:hanging="1080"/>
        <w:rPr>
          <w:i/>
          <w:iCs/>
          <w:lang w:val="en-US"/>
        </w:rPr>
      </w:pPr>
      <w:bookmarkStart w:id="62" w:name="_Toc39552303"/>
      <w:r w:rsidRPr="005C57D9">
        <w:rPr>
          <w:i/>
          <w:iCs/>
          <w:lang w:val="en-US"/>
        </w:rPr>
        <w:t>Model View Presenter (MVP)</w:t>
      </w:r>
      <w:bookmarkEnd w:id="62"/>
    </w:p>
    <w:p w14:paraId="1795D99D" w14:textId="19B44DF8" w:rsidR="00676314" w:rsidRPr="005C57D9" w:rsidRDefault="00676314" w:rsidP="00D76AC3">
      <w:pPr>
        <w:pStyle w:val="BodyText"/>
        <w:ind w:firstLine="720"/>
        <w:rPr>
          <w:i/>
          <w:iCs/>
          <w:lang w:val="en-US"/>
        </w:rPr>
      </w:pPr>
      <w:bookmarkStart w:id="63"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64" w:name="_Hlk39123228"/>
      <w:bookmarkEnd w:id="63"/>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64"/>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lastRenderedPageBreak/>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65" w:name="_Toc395524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65"/>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66" w:name="_Toc39552304"/>
      <w:r w:rsidRPr="005C57D9">
        <w:rPr>
          <w:lang w:val="en-US"/>
        </w:rPr>
        <w:t>Android</w:t>
      </w:r>
      <w:bookmarkEnd w:id="66"/>
    </w:p>
    <w:p w14:paraId="22F770FA" w14:textId="45CC4E16" w:rsidR="008D4F13" w:rsidRPr="005C57D9" w:rsidRDefault="00845C47" w:rsidP="008D4F13">
      <w:pPr>
        <w:pStyle w:val="BodyText"/>
        <w:ind w:firstLine="720"/>
        <w:rPr>
          <w:lang w:val="en-US"/>
        </w:rPr>
      </w:pPr>
      <w:bookmarkStart w:id="67" w:name="_Hlk39123328"/>
      <w:r w:rsidRPr="005C57D9">
        <w:rPr>
          <w:rFonts w:asciiTheme="minorHAnsi" w:hAnsiTheme="minorHAnsi" w:cstheme="minorHAnsi"/>
          <w:lang w:val="en-US" w:eastAsia="id-ID"/>
        </w:rPr>
        <w:t xml:space="preserve">Android adalah sistem operasi berbasis 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rilis adalah Android 10 (Developers, 2019)</w:t>
      </w:r>
    </w:p>
    <w:bookmarkEnd w:id="67"/>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9">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68" w:name="_Ref36434009"/>
      <w:bookmarkStart w:id="69" w:name="_Toc395524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68"/>
      <w:r w:rsidRPr="005C57D9">
        <w:rPr>
          <w:lang w:val="en-US"/>
        </w:rPr>
        <w:t xml:space="preserve"> </w:t>
      </w:r>
      <w:bookmarkStart w:id="70" w:name="_Ref36433999"/>
      <w:r w:rsidRPr="005C57D9">
        <w:rPr>
          <w:lang w:val="en-US"/>
        </w:rPr>
        <w:t>Lifecycle Android</w:t>
      </w:r>
      <w:bookmarkEnd w:id="69"/>
      <w:bookmarkEnd w:id="70"/>
      <w:r w:rsidRPr="005C57D9">
        <w:rPr>
          <w:lang w:val="en-US"/>
        </w:rPr>
        <w:t xml:space="preserve"> </w:t>
      </w:r>
    </w:p>
    <w:p w14:paraId="5FFC30B6" w14:textId="77DC2E6F" w:rsidR="00F34705" w:rsidRPr="005C57D9" w:rsidRDefault="00F34705" w:rsidP="00556EFE">
      <w:pPr>
        <w:pStyle w:val="Caption"/>
        <w:rPr>
          <w:b w:val="0"/>
          <w:bCs w:val="0"/>
          <w:lang w:val="en-US"/>
        </w:rPr>
      </w:pPr>
      <w:r w:rsidRPr="005C57D9">
        <w:rPr>
          <w:b w:val="0"/>
          <w:bCs w:val="0"/>
          <w:lang w:val="en-US"/>
        </w:rPr>
        <w:t>Sumber (android.developer.com)</w:t>
      </w:r>
    </w:p>
    <w:p w14:paraId="4E038B4F" w14:textId="737243EC"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71" w:name="_Toc39552305"/>
      <w:r>
        <w:rPr>
          <w:lang w:val="en-US"/>
        </w:rPr>
        <w:t>Room</w:t>
      </w:r>
      <w:bookmarkEnd w:id="71"/>
    </w:p>
    <w:p w14:paraId="534DB6E9" w14:textId="53BE6A0E"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72" w:name="_Ref39105152"/>
      <w:bookmarkStart w:id="73" w:name="_Toc39552489"/>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72"/>
      <w:r>
        <w:rPr>
          <w:lang w:val="en-US"/>
        </w:rPr>
        <w:t xml:space="preserve"> </w:t>
      </w:r>
      <w:r w:rsidRPr="008F7F46">
        <w:rPr>
          <w:i/>
          <w:iCs/>
          <w:lang w:val="en-US"/>
        </w:rPr>
        <w:t>Room Component</w:t>
      </w:r>
      <w:bookmarkEnd w:id="73"/>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74" w:name="_Toc39552306"/>
      <w:r>
        <w:rPr>
          <w:lang w:val="en-US"/>
        </w:rPr>
        <w:t>JSON (</w:t>
      </w:r>
      <w:r w:rsidRPr="004B7B29">
        <w:rPr>
          <w:i/>
          <w:iCs/>
          <w:lang w:val="en-US"/>
        </w:rPr>
        <w:t>Javascript Object Notation</w:t>
      </w:r>
      <w:r>
        <w:rPr>
          <w:lang w:val="en-US"/>
        </w:rPr>
        <w:t>)</w:t>
      </w:r>
      <w:bookmarkEnd w:id="74"/>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E1A303E"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45D3EE1A" w:rsidR="002A4581" w:rsidRDefault="007021E8" w:rsidP="002A4581">
      <w:pPr>
        <w:pStyle w:val="Caption"/>
        <w:rPr>
          <w:lang w:val="en-US"/>
        </w:rPr>
      </w:pPr>
      <w:bookmarkStart w:id="75" w:name="_Ref39108390"/>
      <w:bookmarkStart w:id="76" w:name="_Toc39552490"/>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75"/>
      <w:r>
        <w:rPr>
          <w:lang w:val="en-US"/>
        </w:rPr>
        <w:t xml:space="preserve"> JSONObject</w:t>
      </w:r>
      <w:bookmarkEnd w:id="76"/>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6DAAE537" w:rsidR="007021E8" w:rsidRPr="007021E8" w:rsidRDefault="007021E8" w:rsidP="007021E8">
      <w:pPr>
        <w:pStyle w:val="Caption"/>
        <w:rPr>
          <w:lang w:val="en-US"/>
        </w:rPr>
      </w:pPr>
      <w:bookmarkStart w:id="77" w:name="_Ref39108405"/>
      <w:bookmarkStart w:id="78" w:name="_Toc39552491"/>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77"/>
      <w:r>
        <w:rPr>
          <w:lang w:val="en-US"/>
        </w:rPr>
        <w:t xml:space="preserve"> JSONArray</w:t>
      </w:r>
      <w:bookmarkEnd w:id="78"/>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79" w:name="_Toc39552307"/>
      <w:r w:rsidRPr="005C57D9">
        <w:rPr>
          <w:lang w:val="en-US"/>
        </w:rPr>
        <w:t>Clarifai</w:t>
      </w:r>
      <w:bookmarkEnd w:id="79"/>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80"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80"/>
    </w:p>
    <w:p w14:paraId="28537C6B" w14:textId="3D11E7CD"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81" w:name="_Ref38942225"/>
      <w:bookmarkStart w:id="82" w:name="_Toc395524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81"/>
      <w:r w:rsidRPr="005C57D9">
        <w:rPr>
          <w:lang w:val="en-US"/>
        </w:rPr>
        <w:t xml:space="preserve"> </w:t>
      </w:r>
      <w:r w:rsidR="008E5214" w:rsidRPr="005C57D9">
        <w:rPr>
          <w:lang w:val="en-US"/>
        </w:rPr>
        <w:t xml:space="preserve">Clarifai </w:t>
      </w:r>
      <w:r w:rsidRPr="005C57D9">
        <w:rPr>
          <w:lang w:val="en-US"/>
        </w:rPr>
        <w:t>Platform Diagram</w:t>
      </w:r>
      <w:bookmarkEnd w:id="82"/>
      <w:r w:rsidRPr="005C57D9">
        <w:rPr>
          <w:lang w:val="en-US"/>
        </w:rPr>
        <w:t xml:space="preserve"> </w:t>
      </w:r>
    </w:p>
    <w:p w14:paraId="0432BF77" w14:textId="3702EE22" w:rsidR="00A53100" w:rsidRPr="005C57D9" w:rsidRDefault="00A53100" w:rsidP="00A53100">
      <w:pPr>
        <w:pStyle w:val="BodyText"/>
        <w:jc w:val="center"/>
        <w:rPr>
          <w:lang w:val="en-US"/>
        </w:rPr>
      </w:pPr>
      <w:r w:rsidRPr="005C57D9">
        <w:rPr>
          <w:lang w:val="en-US"/>
        </w:rPr>
        <w:t>(Sumber: Clarifai,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83" w:name="_Ref38942536"/>
      <w:bookmarkStart w:id="84" w:name="_Toc395524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83"/>
      <w:r w:rsidRPr="005C57D9">
        <w:rPr>
          <w:lang w:val="en-US"/>
        </w:rPr>
        <w:t xml:space="preserve"> Applications pada Clarifai</w:t>
      </w:r>
      <w:bookmarkEnd w:id="84"/>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85" w:name="_Toc39552308"/>
      <w:r>
        <w:rPr>
          <w:lang w:val="en-US"/>
        </w:rPr>
        <w:t>Imgur</w:t>
      </w:r>
      <w:bookmarkEnd w:id="85"/>
    </w:p>
    <w:p w14:paraId="1F51EDDC" w14:textId="165374E9" w:rsidR="004B7B29" w:rsidRPr="008B03B8" w:rsidRDefault="00710506" w:rsidP="008B03B8">
      <w:pPr>
        <w:pStyle w:val="BodyText"/>
        <w:ind w:firstLine="720"/>
        <w:rPr>
          <w:lang w:val="en-US"/>
        </w:rPr>
      </w:pPr>
      <w:bookmarkStart w:id="86"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87" w:name="_Toc39552309"/>
      <w:bookmarkEnd w:id="86"/>
      <w:r w:rsidRPr="005C57D9">
        <w:rPr>
          <w:lang w:val="en-US"/>
        </w:rPr>
        <w:t>Use Case Diagram</w:t>
      </w:r>
      <w:bookmarkEnd w:id="87"/>
    </w:p>
    <w:p w14:paraId="68EDFA47" w14:textId="06B8DE9A" w:rsidR="008E60D7" w:rsidRPr="005C57D9" w:rsidRDefault="009F20C0" w:rsidP="004E130B">
      <w:pPr>
        <w:pStyle w:val="BodyText"/>
        <w:ind w:left="90" w:firstLine="360"/>
        <w:rPr>
          <w:lang w:val="en-US"/>
        </w:rPr>
      </w:pPr>
      <w:r w:rsidRPr="005C57D9">
        <w:rPr>
          <w:lang w:val="en-US"/>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sidRPr="005C57D9">
        <w:rPr>
          <w:lang w:val="en-US"/>
        </w:rPr>
        <w:t>membuat</w:t>
      </w:r>
      <w:r w:rsidRPr="005C57D9">
        <w:rPr>
          <w:lang w:val="en-US"/>
        </w:rPr>
        <w:t xml:space="preserve"> sebuah daftar belanja, dan sebagainya. Seorang/sebuah aktor adalah sebuah entitas manusia atau mesin yang berinteraksi dengan sistem untuk melakukan pekerjaan-pekerjaan tertentu.</w:t>
      </w:r>
      <w:r w:rsidR="00E74887" w:rsidRPr="005C57D9">
        <w:rPr>
          <w:lang w:val="en-US"/>
        </w:rPr>
        <w:t xml:space="preserve"> </w:t>
      </w:r>
      <w:r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88" w:name="_Ref23939097"/>
      <w:bookmarkStart w:id="89" w:name="_Toc395524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88"/>
      <w:r w:rsidRPr="005C57D9">
        <w:rPr>
          <w:lang w:val="en-US"/>
        </w:rPr>
        <w:t xml:space="preserve"> Daftar simbol pada use case diagram</w:t>
      </w:r>
      <w:bookmarkEnd w:id="89"/>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2E15246F" w:rsidR="009F20C0" w:rsidRPr="005C57D9" w:rsidRDefault="009F20C0" w:rsidP="00D44E94">
            <w:pPr>
              <w:pStyle w:val="BodyText"/>
              <w:jc w:val="left"/>
              <w:rPr>
                <w:lang w:val="en-US"/>
              </w:rPr>
            </w:pPr>
            <w:r w:rsidRPr="005C57D9">
              <w:rPr>
                <w:lang w:val="en-US"/>
              </w:rPr>
              <w:t>Gambaran dari fungsional yang ada pada sistem, sehingga memudahkan dalam memahami apa saja yang dapat dilakukan pengguna actor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90" w:name="_Toc39552310"/>
      <w:r w:rsidRPr="005C57D9">
        <w:rPr>
          <w:i/>
          <w:iCs/>
          <w:lang w:val="en-US"/>
        </w:rPr>
        <w:t>Sequence Diagram</w:t>
      </w:r>
      <w:bookmarkEnd w:id="90"/>
      <w:r w:rsidRPr="005C57D9">
        <w:rPr>
          <w:i/>
          <w:iCs/>
          <w:lang w:val="en-US"/>
        </w:rPr>
        <w:t xml:space="preserve"> </w:t>
      </w:r>
    </w:p>
    <w:p w14:paraId="69BDC19B" w14:textId="343F4762"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91" w:name="_Ref23939203"/>
      <w:bookmarkStart w:id="92" w:name="_Ref36434586"/>
      <w:bookmarkStart w:id="93" w:name="_Ref36434604"/>
      <w:bookmarkStart w:id="94" w:name="_Toc395524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91"/>
      <w:r w:rsidRPr="005C57D9">
        <w:rPr>
          <w:lang w:val="en-US"/>
        </w:rPr>
        <w:t xml:space="preserve"> Daftar simbol </w:t>
      </w:r>
      <w:r w:rsidRPr="005C57D9">
        <w:rPr>
          <w:i/>
          <w:iCs/>
          <w:lang w:val="en-US"/>
        </w:rPr>
        <w:t>sequence diagram</w:t>
      </w:r>
      <w:bookmarkEnd w:id="92"/>
      <w:bookmarkEnd w:id="93"/>
      <w:bookmarkEnd w:id="94"/>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95" w:name="_Toc39552311"/>
      <w:r w:rsidRPr="005C57D9">
        <w:rPr>
          <w:i/>
          <w:iCs/>
          <w:lang w:val="en-US"/>
        </w:rPr>
        <w:t>Class Diagram</w:t>
      </w:r>
      <w:bookmarkEnd w:id="95"/>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p>
    <w:p w14:paraId="457BD139" w14:textId="4F822AAE" w:rsidR="008E60D7" w:rsidRPr="005C57D9" w:rsidRDefault="008E60D7" w:rsidP="008E60D7">
      <w:pPr>
        <w:pStyle w:val="Caption"/>
        <w:rPr>
          <w:lang w:val="en-US"/>
        </w:rPr>
      </w:pPr>
      <w:bookmarkStart w:id="96" w:name="_Ref36434785"/>
      <w:bookmarkStart w:id="97" w:name="_Toc395524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96"/>
      <w:bookmarkEnd w:id="97"/>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98" w:name="_Toc39552312"/>
      <w:r w:rsidRPr="005C57D9">
        <w:rPr>
          <w:lang w:val="en-US"/>
        </w:rPr>
        <w:t xml:space="preserve">Teknik </w:t>
      </w:r>
      <w:r w:rsidR="00AA1817" w:rsidRPr="005C57D9">
        <w:rPr>
          <w:lang w:val="en-US"/>
        </w:rPr>
        <w:t>Pengujian</w:t>
      </w:r>
      <w:bookmarkEnd w:id="98"/>
    </w:p>
    <w:p w14:paraId="00AD30EA" w14:textId="75307253" w:rsidR="00AA1817" w:rsidRPr="005C57D9" w:rsidRDefault="00AA1817" w:rsidP="00AA1817">
      <w:pPr>
        <w:pStyle w:val="Heading3"/>
        <w:rPr>
          <w:lang w:val="en-US"/>
        </w:rPr>
      </w:pPr>
      <w:bookmarkStart w:id="99" w:name="_Toc39552313"/>
      <w:r w:rsidRPr="005C57D9">
        <w:rPr>
          <w:lang w:val="en-US"/>
        </w:rPr>
        <w:t xml:space="preserve">Pengujian </w:t>
      </w:r>
      <w:r w:rsidR="000F1A0D" w:rsidRPr="005C57D9">
        <w:rPr>
          <w:lang w:val="en-US"/>
        </w:rPr>
        <w:t>Validasi</w:t>
      </w:r>
      <w:bookmarkEnd w:id="99"/>
    </w:p>
    <w:p w14:paraId="5E9EDE19" w14:textId="2E65E2C2" w:rsidR="00402CF5" w:rsidRPr="004A43C1" w:rsidRDefault="00402CF5" w:rsidP="00402CF5">
      <w:pPr>
        <w:pStyle w:val="BodyText"/>
        <w:ind w:firstLine="714"/>
        <w:rPr>
          <w:lang w:val="en-US"/>
        </w:rPr>
      </w:pPr>
      <w:r w:rsidRPr="005C57D9">
        <w:rPr>
          <w:lang w:val="en-US"/>
        </w:rPr>
        <w:t xml:space="preserve">Pengujian validasi dapat diartikan bahwa suatu sistem atau fungsional 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w:t>
      </w:r>
      <w:r w:rsidRPr="005C57D9">
        <w:rPr>
          <w:lang w:val="en-US"/>
        </w:rPr>
        <w:lastRenderedPageBreak/>
        <w:t>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00" w:name="_Toc39552314"/>
      <w:r w:rsidRPr="005C57D9">
        <w:rPr>
          <w:lang w:val="en-US"/>
        </w:rPr>
        <w:t>Pengujian Akurasi</w:t>
      </w:r>
      <w:bookmarkEnd w:id="100"/>
    </w:p>
    <w:p w14:paraId="7B1F68D8" w14:textId="629E7D0E" w:rsidR="00C60305" w:rsidRPr="005C57D9" w:rsidRDefault="00C60305" w:rsidP="00C60305">
      <w:pPr>
        <w:pStyle w:val="BodyText"/>
        <w:ind w:firstLine="714"/>
        <w:rPr>
          <w:lang w:val="en-US"/>
        </w:rPr>
      </w:pPr>
      <w:r w:rsidRPr="005C57D9">
        <w:rPr>
          <w:lang w:val="en-US"/>
        </w:rPr>
        <w:t xml:space="preserve">Pengujian akurasi adalah pengujian yang dilakukan secara langsung terhadap aplikasi untuk mendapatkan nilai akurasi dari sistem dalam mendeteksi penyakit pada tanaman cabai. </w:t>
      </w:r>
    </w:p>
    <w:p w14:paraId="7CFD4501" w14:textId="14A48617" w:rsidR="00F64B36" w:rsidRDefault="00F64B36" w:rsidP="00F64B36">
      <w:pPr>
        <w:pStyle w:val="Heading3"/>
        <w:rPr>
          <w:i/>
          <w:iCs/>
          <w:lang w:val="en-US"/>
        </w:rPr>
      </w:pPr>
      <w:bookmarkStart w:id="101" w:name="_Toc39552315"/>
      <w:r w:rsidRPr="005C57D9">
        <w:rPr>
          <w:lang w:val="en-US"/>
        </w:rPr>
        <w:t xml:space="preserve">Pengujian </w:t>
      </w:r>
      <w:r w:rsidRPr="005C57D9">
        <w:rPr>
          <w:i/>
          <w:iCs/>
          <w:lang w:val="en-US"/>
        </w:rPr>
        <w:t>Usability</w:t>
      </w:r>
      <w:bookmarkEnd w:id="101"/>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3321ABF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02" w:name="_Ref38007394"/>
      <w:bookmarkStart w:id="103" w:name="_Toc395524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02"/>
      <w:r w:rsidRPr="005C57D9">
        <w:rPr>
          <w:lang w:val="en-US"/>
        </w:rPr>
        <w:t xml:space="preserve"> Daftar Pertanyaan SUPR-Qm</w:t>
      </w:r>
      <w:bookmarkEnd w:id="103"/>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04" w:name="_Ref38007971"/>
      <w:bookmarkStart w:id="105" w:name="_Toc395524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04"/>
      <w:r w:rsidRPr="005C57D9">
        <w:rPr>
          <w:lang w:val="en-US"/>
        </w:rPr>
        <w:t xml:space="preserve"> Kategori </w:t>
      </w:r>
      <w:r w:rsidRPr="005C57D9">
        <w:rPr>
          <w:i/>
          <w:iCs/>
          <w:lang w:val="en-US"/>
        </w:rPr>
        <w:t>Usability</w:t>
      </w:r>
      <w:r w:rsidRPr="005C57D9">
        <w:rPr>
          <w:lang w:val="en-US"/>
        </w:rPr>
        <w:t xml:space="preserve"> Berdasarkan Nilai</w:t>
      </w:r>
      <w:bookmarkEnd w:id="105"/>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06" w:name="_Toc39552316"/>
      <w:r w:rsidRPr="005C57D9">
        <w:rPr>
          <w:lang w:val="en-US"/>
        </w:rPr>
        <w:t xml:space="preserve">Pengujian </w:t>
      </w:r>
      <w:r w:rsidRPr="005C57D9">
        <w:rPr>
          <w:i/>
          <w:iCs/>
          <w:lang w:val="en-US"/>
        </w:rPr>
        <w:t>Compatibility</w:t>
      </w:r>
      <w:bookmarkEnd w:id="106"/>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07" w:name="_Toc39552317"/>
      <w:r w:rsidRPr="005C57D9">
        <w:rPr>
          <w:lang w:val="en-US"/>
        </w:rPr>
        <w:lastRenderedPageBreak/>
        <w:t>METODOLOGI</w:t>
      </w:r>
      <w:bookmarkEnd w:id="107"/>
    </w:p>
    <w:p w14:paraId="4565D94C" w14:textId="4943F552" w:rsidR="00E23C0E" w:rsidRPr="005C57D9" w:rsidRDefault="000518C3" w:rsidP="001001B9">
      <w:pPr>
        <w:pStyle w:val="BodyTextFirstIndent"/>
        <w:rPr>
          <w:lang w:val="en-US"/>
        </w:rPr>
      </w:pPr>
      <w:bookmarkStart w:id="108"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08"/>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09" w:name="_Ref36436150"/>
      <w:bookmarkStart w:id="110" w:name="_Toc395524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09"/>
      <w:r w:rsidRPr="005C57D9">
        <w:rPr>
          <w:lang w:val="en-US"/>
        </w:rPr>
        <w:t xml:space="preserve"> </w:t>
      </w:r>
      <w:r w:rsidR="00D41DB4" w:rsidRPr="005C57D9">
        <w:rPr>
          <w:lang w:val="en-US"/>
        </w:rPr>
        <w:t>Diagram Alir Penelitian</w:t>
      </w:r>
      <w:bookmarkEnd w:id="110"/>
    </w:p>
    <w:p w14:paraId="0A7EDED2" w14:textId="0CEF2AB2"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11" w:name="_Toc39552318"/>
      <w:r w:rsidRPr="005C57D9">
        <w:rPr>
          <w:lang w:val="en-US"/>
        </w:rPr>
        <w:lastRenderedPageBreak/>
        <w:t>Studi Literatur</w:t>
      </w:r>
      <w:bookmarkEnd w:id="111"/>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12" w:name="_Toc39552319"/>
      <w:r w:rsidRPr="005C57D9">
        <w:rPr>
          <w:lang w:val="en-US"/>
        </w:rPr>
        <w:t>Analisis Kebutuhan</w:t>
      </w:r>
      <w:bookmarkEnd w:id="112"/>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13" w:name="_Toc39552320"/>
      <w:r w:rsidRPr="005C57D9">
        <w:rPr>
          <w:lang w:val="en-US"/>
        </w:rPr>
        <w:t>Pengumpulan Data</w:t>
      </w:r>
      <w:bookmarkEnd w:id="113"/>
    </w:p>
    <w:p w14:paraId="04C1192B" w14:textId="3DCAB3E6" w:rsidR="006A3A10" w:rsidRPr="005C57D9" w:rsidRDefault="006A3A10" w:rsidP="006A3A10">
      <w:pPr>
        <w:pStyle w:val="BodyTextFirstIndent"/>
        <w:rPr>
          <w:lang w:val="en-US"/>
        </w:rPr>
      </w:pPr>
      <w:r w:rsidRPr="005C57D9">
        <w:rPr>
          <w:lang w:val="en-US"/>
        </w:rPr>
        <w:t xml:space="preserve">Pada tahap ini, dilakukan proses pengumpulan data dari Balai Pengkajian Teknologi Pertanian (BPTP) yang berada di daerah Karangploso, Malang, Jawa Timur. </w:t>
      </w:r>
      <w:r w:rsidR="009356EB">
        <w:rPr>
          <w:lang w:val="en-US"/>
        </w:rPr>
        <w:t>Data yang dikumpulkan berupa data latih dan data uji untuk masing-masing penyakit yang ada di lapangan.</w:t>
      </w:r>
    </w:p>
    <w:p w14:paraId="075C4171" w14:textId="77777777" w:rsidR="006A3A10" w:rsidRPr="005C57D9" w:rsidRDefault="006A3A10" w:rsidP="00132C87">
      <w:pPr>
        <w:pStyle w:val="BodyText"/>
        <w:ind w:firstLine="714"/>
        <w:rPr>
          <w:lang w:val="en-US"/>
        </w:rPr>
      </w:pPr>
    </w:p>
    <w:p w14:paraId="1F0AA3CC" w14:textId="77777777" w:rsidR="002918CB" w:rsidRPr="005C57D9" w:rsidRDefault="002918CB" w:rsidP="002918CB">
      <w:pPr>
        <w:pStyle w:val="Heading2"/>
        <w:rPr>
          <w:lang w:val="en-US"/>
        </w:rPr>
      </w:pPr>
      <w:bookmarkStart w:id="114" w:name="_Toc39552321"/>
      <w:r w:rsidRPr="005C57D9">
        <w:rPr>
          <w:lang w:val="en-US"/>
        </w:rPr>
        <w:t>Perancangan</w:t>
      </w:r>
      <w:bookmarkEnd w:id="114"/>
    </w:p>
    <w:p w14:paraId="763A8712" w14:textId="33B9F92D" w:rsidR="002918CB" w:rsidRPr="005C57D9" w:rsidRDefault="002918CB" w:rsidP="002918CB">
      <w:pPr>
        <w:pStyle w:val="BodyTextFirstIndent"/>
        <w:rPr>
          <w:sz w:val="28"/>
          <w:szCs w:val="24"/>
          <w:lang w:val="en-US"/>
        </w:rPr>
      </w:pPr>
      <w:r w:rsidRPr="005C57D9">
        <w:rPr>
          <w:szCs w:val="24"/>
          <w:lang w:val="en-US"/>
        </w:rPr>
        <w:t xml:space="preserve">Tahap ini akan dilakukan setelah proses analisis kebutuhan selesai. Pada tahap ini dilakukan pemodelan sistem menggunakan diagram </w:t>
      </w:r>
      <w:r w:rsidRPr="005C57D9">
        <w:rPr>
          <w:i/>
          <w:iCs/>
          <w:szCs w:val="24"/>
          <w:lang w:val="en-US"/>
        </w:rPr>
        <w:t xml:space="preserve">Unified Modeling </w:t>
      </w:r>
      <w:r w:rsidRPr="005C57D9">
        <w:rPr>
          <w:i/>
          <w:iCs/>
          <w:szCs w:val="24"/>
          <w:lang w:val="en-US"/>
        </w:rPr>
        <w:lastRenderedPageBreak/>
        <w:t xml:space="preserve">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15" w:name="_Toc39552322"/>
      <w:r w:rsidRPr="005C57D9">
        <w:rPr>
          <w:lang w:val="en-US"/>
        </w:rPr>
        <w:t>Implementasi</w:t>
      </w:r>
      <w:bookmarkEnd w:id="115"/>
    </w:p>
    <w:p w14:paraId="4B583DF3" w14:textId="00991210" w:rsidR="00393599" w:rsidRPr="005C57D9" w:rsidRDefault="00393599" w:rsidP="00B55FDF">
      <w:pPr>
        <w:pStyle w:val="BodyText"/>
        <w:ind w:firstLine="720"/>
        <w:rPr>
          <w:lang w:val="en-US"/>
        </w:rPr>
      </w:pPr>
      <w:r w:rsidRPr="005C57D9">
        <w:rPr>
          <w:lang w:val="en-US"/>
        </w:rPr>
        <w:t xml:space="preserve">Pada tahap ini, maka dilakukan implementasi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larifai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16" w:name="_Toc39552323"/>
      <w:r w:rsidRPr="005C57D9">
        <w:rPr>
          <w:lang w:val="en-US"/>
        </w:rPr>
        <w:t>Pengujian</w:t>
      </w:r>
      <w:bookmarkEnd w:id="116"/>
    </w:p>
    <w:p w14:paraId="1876FA9A" w14:textId="3D91274F" w:rsidR="00FE0135" w:rsidRPr="00724D18" w:rsidRDefault="00C85821" w:rsidP="00C85821">
      <w:pPr>
        <w:pStyle w:val="BodyText"/>
        <w:ind w:firstLine="720"/>
        <w:rPr>
          <w:lang w:val="en-US"/>
        </w:rPr>
      </w:pPr>
      <w:r w:rsidRPr="005C57D9">
        <w:rPr>
          <w:lang w:val="en-US"/>
        </w:rPr>
        <w:t xml:space="preserve">Setelah tahap implementasi selesai,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17" w:name="_Toc39552324"/>
      <w:r w:rsidRPr="005C57D9">
        <w:rPr>
          <w:lang w:val="en-US"/>
        </w:rPr>
        <w:t>Analisis Hasil Pengujian</w:t>
      </w:r>
      <w:bookmarkEnd w:id="117"/>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18" w:name="_Toc39552325"/>
      <w:r w:rsidRPr="005C57D9">
        <w:rPr>
          <w:lang w:val="en-US"/>
        </w:rPr>
        <w:t>Pengambilan Kesimpulan dan Saran</w:t>
      </w:r>
      <w:bookmarkEnd w:id="118"/>
    </w:p>
    <w:p w14:paraId="5B4BD741" w14:textId="3D1B73F3" w:rsidR="0012698D" w:rsidRPr="005C57D9" w:rsidRDefault="00C85821" w:rsidP="006A7208">
      <w:pPr>
        <w:pStyle w:val="BodyText"/>
        <w:ind w:firstLine="720"/>
        <w:rPr>
          <w:lang w:val="en-US"/>
        </w:rPr>
      </w:pPr>
      <w:r w:rsidRPr="005C57D9">
        <w:rPr>
          <w:lang w:val="en-US"/>
        </w:rPr>
        <w:t>Pada tahap</w:t>
      </w:r>
      <w:r w:rsidR="006A7208" w:rsidRPr="005C57D9">
        <w:rPr>
          <w:lang w:val="en-US"/>
        </w:rPr>
        <w:t xml:space="preserve"> ini, peneliti</w:t>
      </w:r>
      <w:r w:rsidRPr="005C57D9">
        <w:rPr>
          <w:lang w:val="en-US"/>
        </w:rPr>
        <w:t xml:space="preserve"> </w:t>
      </w:r>
      <w:r w:rsidR="006A7208" w:rsidRPr="005C57D9">
        <w:rPr>
          <w:lang w:val="en-US"/>
        </w:rPr>
        <w:t>menarik</w:t>
      </w:r>
      <w:r w:rsidRPr="005C57D9">
        <w:rPr>
          <w:lang w:val="en-US"/>
        </w:rPr>
        <w:t xml:space="preserve"> kesimpulan berdasarkan proses yang telah dilakukan dan berdasarkan rumusan masalah yang telah dijabarkan sebelumnya</w:t>
      </w:r>
      <w:r w:rsidR="006A7208" w:rsidRPr="005C57D9">
        <w:rPr>
          <w:lang w:val="en-US"/>
        </w:rPr>
        <w:t xml:space="preserve">, 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19" w:name="_Toc39552326"/>
      <w:r w:rsidRPr="005C57D9">
        <w:rPr>
          <w:lang w:val="en-US"/>
        </w:rPr>
        <w:lastRenderedPageBreak/>
        <w:t>ANALISIS KEBUTUHAN</w:t>
      </w:r>
      <w:bookmarkEnd w:id="119"/>
    </w:p>
    <w:p w14:paraId="3020DCC5" w14:textId="435456AD" w:rsidR="00AE748F" w:rsidRPr="005C57D9" w:rsidRDefault="00AE748F" w:rsidP="00AE748F">
      <w:pPr>
        <w:pStyle w:val="BodyText"/>
        <w:ind w:firstLine="720"/>
        <w:rPr>
          <w:lang w:val="en-US"/>
        </w:rPr>
      </w:pPr>
      <w:r w:rsidRPr="005C57D9">
        <w:rPr>
          <w:lang w:val="en-US"/>
        </w:rPr>
        <w:t xml:space="preserve">Pada bab ini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analisis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20" w:name="_Toc39552327"/>
      <w:r>
        <w:rPr>
          <w:lang w:val="en-US"/>
        </w:rPr>
        <w:t>Penggalian</w:t>
      </w:r>
      <w:r w:rsidR="00AE748F" w:rsidRPr="005C57D9">
        <w:rPr>
          <w:lang w:val="en-US"/>
        </w:rPr>
        <w:t xml:space="preserve"> Kebutuhan</w:t>
      </w:r>
      <w:bookmarkEnd w:id="120"/>
    </w:p>
    <w:p w14:paraId="605C2F06" w14:textId="6624B5DA" w:rsidR="00863371" w:rsidRPr="005C57D9" w:rsidRDefault="00863371" w:rsidP="00863371">
      <w:pPr>
        <w:pStyle w:val="Heading3"/>
        <w:ind w:left="1080" w:hanging="1080"/>
        <w:rPr>
          <w:lang w:val="en-US"/>
        </w:rPr>
      </w:pPr>
      <w:bookmarkStart w:id="121" w:name="_Toc39552328"/>
      <w:r w:rsidRPr="005C57D9">
        <w:rPr>
          <w:lang w:val="en-US"/>
        </w:rPr>
        <w:t xml:space="preserve">Hasil </w:t>
      </w:r>
      <w:r w:rsidR="001659C5">
        <w:rPr>
          <w:lang w:val="en-US"/>
        </w:rPr>
        <w:t>Wawancara</w:t>
      </w:r>
      <w:bookmarkEnd w:id="121"/>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22" w:name="_Ref23447770"/>
      <w:bookmarkStart w:id="123" w:name="_Toc395524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22"/>
      <w:r w:rsidRPr="005C57D9">
        <w:rPr>
          <w:lang w:val="en-US"/>
        </w:rPr>
        <w:t xml:space="preserve"> </w:t>
      </w:r>
      <w:r w:rsidR="00574C5A">
        <w:rPr>
          <w:lang w:val="en-US"/>
        </w:rPr>
        <w:t>Temuan Kebutuhan</w:t>
      </w:r>
      <w:bookmarkEnd w:id="123"/>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24" w:name="_Toc39552329"/>
      <w:r w:rsidRPr="005C57D9">
        <w:rPr>
          <w:lang w:val="en-US"/>
        </w:rPr>
        <w:t xml:space="preserve">Hasil </w:t>
      </w:r>
      <w:r w:rsidR="00AB6850" w:rsidRPr="005C57D9">
        <w:rPr>
          <w:lang w:val="en-US"/>
        </w:rPr>
        <w:t>Analisis Kebutuhan Perangkat Lunak</w:t>
      </w:r>
      <w:bookmarkEnd w:id="124"/>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25" w:name="_Ref23449826"/>
      <w:bookmarkStart w:id="126" w:name="_Toc395524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25"/>
      <w:r w:rsidRPr="005C57D9">
        <w:rPr>
          <w:lang w:val="en-US"/>
        </w:rPr>
        <w:t xml:space="preserve"> Daftar Kebutuhan Fungsionalitas Aplikasi </w:t>
      </w:r>
      <w:r w:rsidR="001B3628" w:rsidRPr="005C57D9">
        <w:rPr>
          <w:lang w:val="en-US"/>
        </w:rPr>
        <w:t>DiSnap</w:t>
      </w:r>
      <w:bookmarkEnd w:id="126"/>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27" w:name="_Toc39552330"/>
      <w:r w:rsidRPr="005C57D9">
        <w:rPr>
          <w:lang w:val="en-US"/>
        </w:rPr>
        <w:t>Gambaran Umum Sistem</w:t>
      </w:r>
      <w:bookmarkEnd w:id="127"/>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r w:rsidR="001B3628" w:rsidRPr="005C57D9">
        <w:rPr>
          <w:lang w:val="en-US"/>
        </w:rPr>
        <w:t>DiSnap</w:t>
      </w:r>
      <w:r w:rsidRPr="005C57D9">
        <w:rPr>
          <w:lang w:val="en-US"/>
        </w:rPr>
        <w:t xml:space="preserve">. Dibangunnya aplikasi </w:t>
      </w:r>
      <w:r w:rsidR="001B3628" w:rsidRPr="005C57D9">
        <w:rPr>
          <w:lang w:val="en-US"/>
        </w:rPr>
        <w:t>DiSnap</w:t>
      </w:r>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28" w:name="_Toc39552331"/>
      <w:r w:rsidRPr="005C57D9">
        <w:rPr>
          <w:lang w:val="en-US"/>
        </w:rPr>
        <w:t>Identifikasi Aktor</w:t>
      </w:r>
      <w:bookmarkEnd w:id="128"/>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29" w:name="_Ref23446825"/>
      <w:bookmarkStart w:id="130" w:name="_Toc395524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29"/>
      <w:r w:rsidRPr="005C57D9">
        <w:rPr>
          <w:lang w:val="en-US"/>
        </w:rPr>
        <w:t xml:space="preserve"> </w:t>
      </w:r>
      <w:r w:rsidR="003B68AF" w:rsidRPr="005C57D9">
        <w:rPr>
          <w:lang w:val="en-US"/>
        </w:rPr>
        <w:t>Aktor Sistem</w:t>
      </w:r>
      <w:bookmarkEnd w:id="130"/>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31" w:name="_Toc39552332"/>
      <w:r>
        <w:rPr>
          <w:lang w:val="en-US"/>
        </w:rPr>
        <w:t>Spesifikasi Kebutuhan</w:t>
      </w:r>
      <w:bookmarkEnd w:id="131"/>
    </w:p>
    <w:p w14:paraId="3E1B3124" w14:textId="40BA5D0A" w:rsidR="005C2600" w:rsidRPr="009E7EC6" w:rsidRDefault="005C2600" w:rsidP="009E7EC6">
      <w:pPr>
        <w:pStyle w:val="Heading3"/>
        <w:ind w:left="1080" w:hanging="1080"/>
        <w:rPr>
          <w:lang w:val="en-US"/>
        </w:rPr>
      </w:pPr>
      <w:bookmarkStart w:id="132" w:name="_Toc39552333"/>
      <w:r w:rsidRPr="009E7EC6">
        <w:rPr>
          <w:lang w:val="en-US"/>
        </w:rPr>
        <w:t>Kebutuhan Fungsional</w:t>
      </w:r>
      <w:r w:rsidR="00863371" w:rsidRPr="009E7EC6">
        <w:rPr>
          <w:lang w:val="en-US"/>
        </w:rPr>
        <w:t xml:space="preserve"> Sistem</w:t>
      </w:r>
      <w:bookmarkEnd w:id="132"/>
    </w:p>
    <w:p w14:paraId="1F6C781F" w14:textId="1A090DB7" w:rsidR="00CF5009" w:rsidRPr="005C57D9" w:rsidRDefault="003B68AF" w:rsidP="00863371">
      <w:pPr>
        <w:ind w:firstLine="720"/>
        <w:rPr>
          <w:lang w:val="en-US"/>
        </w:rPr>
      </w:pPr>
      <w:r w:rsidRPr="005C57D9">
        <w:rPr>
          <w:lang w:val="en-US"/>
        </w:rPr>
        <w:t xml:space="preserve">Kebutuhan fungsional sistem merupakan suatu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sistem ini terdapat </w:t>
      </w:r>
      <w:r w:rsidR="00F01888" w:rsidRPr="005C57D9">
        <w:rPr>
          <w:lang w:val="en-US"/>
        </w:rPr>
        <w:t>5</w:t>
      </w:r>
      <w:r w:rsidR="00863371" w:rsidRPr="005C57D9">
        <w:rPr>
          <w:lang w:val="en-US"/>
        </w:rPr>
        <w:t xml:space="preserve"> </w:t>
      </w:r>
      <w:r w:rsidR="00CF5009" w:rsidRPr="005C57D9">
        <w:rPr>
          <w:lang w:val="en-US"/>
        </w:rPr>
        <w:t xml:space="preserve">kebutuhan fungsional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33" w:name="_Ref39098556"/>
      <w:bookmarkStart w:id="134" w:name="_Toc395524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33"/>
      <w:r w:rsidRPr="005C57D9">
        <w:rPr>
          <w:lang w:val="en-US"/>
        </w:rPr>
        <w:t xml:space="preserve"> Kebutuhan Fungsional Sistem</w:t>
      </w:r>
      <w:bookmarkEnd w:id="134"/>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35" w:name="_Toc39552334"/>
      <w:r w:rsidRPr="009E7EC6">
        <w:rPr>
          <w:lang w:val="en-US"/>
        </w:rPr>
        <w:t>Kebutuhan Non Fungsional Sistem</w:t>
      </w:r>
      <w:bookmarkEnd w:id="135"/>
    </w:p>
    <w:p w14:paraId="4AC47B1C" w14:textId="0E3BE58F"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merupakan kebutuhan yang berfokus dalam </w:t>
      </w:r>
      <w:r w:rsidR="006D772C" w:rsidRPr="005C57D9">
        <w:rPr>
          <w:lang w:val="en-US"/>
        </w:rPr>
        <w:t xml:space="preserve">membantu jalannya sistem dan perilaku sistem. Kebutuhan fungsionalitas didefinisikan sebagai fungsi yang ditawarkan atau suatu batasan </w:t>
      </w:r>
      <w:r w:rsidR="00D93442" w:rsidRPr="005C57D9">
        <w:rPr>
          <w:lang w:val="en-US"/>
        </w:rPr>
        <w:t>layanan</w:t>
      </w:r>
      <w:r w:rsidR="006D772C" w:rsidRPr="005C57D9">
        <w:rPr>
          <w:lang w:val="en-US"/>
        </w:rPr>
        <w:t xml:space="preserve"> pada sistem</w:t>
      </w:r>
      <w:r w:rsidR="006D772C" w:rsidRPr="005C57D9">
        <w:rPr>
          <w:lang w:val="en-US"/>
        </w:rPr>
        <w:tab/>
        <w:t xml:space="preserve">(Sommerville, 2011). Pada sistem ini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36" w:name="_Toc395524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36"/>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37" w:name="_Toc22642899"/>
      <w:bookmarkStart w:id="138" w:name="_Toc39552335"/>
      <w:r w:rsidRPr="005C57D9">
        <w:rPr>
          <w:lang w:val="en-US"/>
        </w:rPr>
        <w:t>Pemodelan Kebutuhan</w:t>
      </w:r>
      <w:bookmarkEnd w:id="137"/>
      <w:bookmarkEnd w:id="138"/>
    </w:p>
    <w:p w14:paraId="5CF60260" w14:textId="25FA456D" w:rsidR="006D772C" w:rsidRPr="005C57D9" w:rsidRDefault="006D772C" w:rsidP="004A4C68">
      <w:pPr>
        <w:pStyle w:val="BodyTextFirstIndent"/>
        <w:rPr>
          <w:iCs/>
          <w:lang w:val="en-US"/>
        </w:rPr>
      </w:pPr>
      <w:bookmarkStart w:id="139"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Pr="005C57D9">
        <w:rPr>
          <w:lang w:val="en-US"/>
        </w:rPr>
        <w:t xml:space="preserve">adalah diagram </w:t>
      </w:r>
      <w:r w:rsidR="00D93442" w:rsidRPr="005C57D9">
        <w:rPr>
          <w:i/>
          <w:iCs/>
          <w:lang w:val="en-US"/>
        </w:rPr>
        <w:t>use case</w:t>
      </w:r>
      <w:r w:rsidRPr="005C57D9">
        <w:rPr>
          <w:lang w:val="en-US"/>
        </w:rPr>
        <w:t xml:space="preserve"> yang menggambarkan secara 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39"/>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40" w:name="_Toc39552336"/>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40"/>
      <w:r w:rsidR="007F2C55" w:rsidRPr="005C57D9">
        <w:rPr>
          <w:lang w:val="en-US"/>
        </w:rPr>
        <w:t xml:space="preserve"> </w:t>
      </w:r>
    </w:p>
    <w:p w14:paraId="458A91BA" w14:textId="44C9A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 xml:space="preserve">use case diagram </w:t>
      </w:r>
      <w:r w:rsidRPr="005C57D9">
        <w:rPr>
          <w:lang w:val="en-US"/>
        </w:rPr>
        <w:t xml:space="preserve">ditunjukkan pada </w:t>
      </w:r>
      <w:r w:rsidRPr="005C57D9">
        <w:rPr>
          <w:lang w:val="en-US"/>
        </w:rPr>
        <w:fldChar w:fldCharType="begin"/>
      </w:r>
      <w:r w:rsidRPr="005C57D9">
        <w:rPr>
          <w:lang w:val="en-US"/>
        </w:rPr>
        <w:instrText xml:space="preserve"> REF _Ref2344682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Pr="005C57D9">
        <w:rPr>
          <w:lang w:val="en-US"/>
        </w:rPr>
        <w:fldChar w:fldCharType="end"/>
      </w:r>
      <w:r w:rsidR="005F796D" w:rsidRPr="005C57D9">
        <w:rPr>
          <w:lang w:val="en-US"/>
        </w:rPr>
        <w:t xml:space="preserve"> 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w:t>
      </w:r>
      <w:r w:rsidR="005F796D" w:rsidRPr="005C57D9">
        <w:rPr>
          <w:lang w:val="en-US"/>
        </w:rPr>
        <w:lastRenderedPageBreak/>
        <w:t>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41" w:name="_Toc395524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41"/>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42" w:name="_Toc39552337"/>
      <w:r w:rsidRPr="005C57D9">
        <w:rPr>
          <w:lang w:val="en-US"/>
        </w:rPr>
        <w:t xml:space="preserve">Pemodelan </w:t>
      </w:r>
      <w:r w:rsidRPr="005C57D9">
        <w:rPr>
          <w:i/>
          <w:iCs/>
          <w:lang w:val="en-US"/>
        </w:rPr>
        <w:t>Use case Scenario</w:t>
      </w:r>
      <w:bookmarkEnd w:id="142"/>
    </w:p>
    <w:p w14:paraId="2DD009D9" w14:textId="22EE8AE8"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setelah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case dilakukan</w:t>
      </w:r>
      <w:r w:rsidRPr="005C57D9">
        <w:rPr>
          <w:rFonts w:eastAsia="Times New Roman" w:cs="Times New Roman"/>
          <w:szCs w:val="24"/>
          <w:lang w:val="en-US"/>
        </w:rPr>
        <w:t xml:space="preserve"> untuk menjelaskan detail 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43" w:name="_Ref23880446"/>
      <w:bookmarkStart w:id="144" w:name="_Toc395524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43"/>
      <w:r w:rsidRPr="005C57D9">
        <w:rPr>
          <w:lang w:val="en-US"/>
        </w:rPr>
        <w:t xml:space="preserve"> Skenario </w:t>
      </w:r>
      <w:r w:rsidRPr="005C57D9">
        <w:rPr>
          <w:i/>
          <w:iCs/>
          <w:lang w:val="en-US"/>
        </w:rPr>
        <w:t>Use case</w:t>
      </w:r>
      <w:r w:rsidRPr="005C57D9">
        <w:rPr>
          <w:lang w:val="en-US"/>
        </w:rPr>
        <w:t xml:space="preserve"> Mendapatkan Gambar</w:t>
      </w:r>
      <w:bookmarkEnd w:id="144"/>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45" w:name="_Toc395524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45"/>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46" w:name="_Toc395524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46"/>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47"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48" w:name="_Hlk26230438"/>
            <w:r w:rsidRPr="005C57D9">
              <w:rPr>
                <w:b w:val="0"/>
                <w:bCs w:val="0"/>
                <w:lang w:val="en-US"/>
              </w:rPr>
              <w:t>Mengetahui Informasi Penyakit dan Pengendalian Penyakit</w:t>
            </w:r>
            <w:bookmarkEnd w:id="148"/>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47"/>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49" w:name="_Ref23882570"/>
      <w:bookmarkStart w:id="150" w:name="_Toc395524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49"/>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50"/>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51"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51"/>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52" w:name="_Toc395524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52"/>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53"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53"/>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54" w:name="_Toc39552338"/>
      <w:r w:rsidRPr="005C57D9">
        <w:rPr>
          <w:lang w:val="en-US"/>
        </w:rPr>
        <w:t xml:space="preserve">Perancangan </w:t>
      </w:r>
      <w:r w:rsidRPr="005C57D9">
        <w:rPr>
          <w:i/>
          <w:iCs/>
          <w:lang w:val="en-US"/>
        </w:rPr>
        <w:t>Activity Diagram</w:t>
      </w:r>
      <w:bookmarkEnd w:id="154"/>
    </w:p>
    <w:p w14:paraId="7549C819" w14:textId="537163BA" w:rsidR="00464DDA" w:rsidRPr="005C57D9" w:rsidRDefault="00464DDA" w:rsidP="00464DDA">
      <w:pPr>
        <w:pStyle w:val="BodyText"/>
        <w:ind w:firstLine="720"/>
        <w:rPr>
          <w:szCs w:val="24"/>
          <w:lang w:val="en-US"/>
        </w:rPr>
      </w:pPr>
      <w:r w:rsidRPr="005C57D9">
        <w:rPr>
          <w:rFonts w:eastAsia="Times New Roman" w:cs="Times New Roman"/>
          <w:szCs w:val="24"/>
          <w:lang w:val="en-US"/>
        </w:rPr>
        <w:t xml:space="preserve">Pada tahap ini dilakukan perancangan </w:t>
      </w:r>
      <w:r w:rsidRPr="005C57D9">
        <w:rPr>
          <w:rFonts w:eastAsia="Times New Roman" w:cs="Times New Roman"/>
          <w:i/>
          <w:iCs/>
          <w:szCs w:val="24"/>
          <w:lang w:val="en-US"/>
        </w:rPr>
        <w:t xml:space="preserve">activity diagram </w:t>
      </w:r>
      <w:r w:rsidRPr="005C57D9">
        <w:rPr>
          <w:rFonts w:eastAsia="Times New Roman" w:cs="Times New Roman"/>
          <w:szCs w:val="24"/>
          <w:lang w:val="en-US"/>
        </w:rPr>
        <w:t xml:space="preserve">dari use case yang telah dibuat untuk memudahkan dalam mengetahui workflow dari setiap </w:t>
      </w:r>
      <w:r w:rsidRPr="005C57D9">
        <w:rPr>
          <w:rFonts w:eastAsia="Times New Roman" w:cs="Times New Roman"/>
          <w:i/>
          <w:iCs/>
          <w:szCs w:val="24"/>
          <w:lang w:val="en-US"/>
        </w:rPr>
        <w:t>use case</w:t>
      </w:r>
      <w:r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55" w:name="_Toc39552339"/>
      <w:r w:rsidRPr="005C57D9">
        <w:rPr>
          <w:i/>
          <w:iCs/>
          <w:lang w:val="en-US"/>
        </w:rPr>
        <w:t xml:space="preserve">Activity Diagram </w:t>
      </w:r>
      <w:r w:rsidRPr="005C57D9">
        <w:rPr>
          <w:lang w:val="en-US"/>
        </w:rPr>
        <w:t>Mendapatkan Gambar</w:t>
      </w:r>
      <w:bookmarkEnd w:id="155"/>
    </w:p>
    <w:p w14:paraId="300C9C15" w14:textId="1459342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56" w:name="_Ref38620442"/>
      <w:bookmarkStart w:id="157" w:name="_Toc395524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56"/>
      <w:r w:rsidRPr="005C57D9">
        <w:rPr>
          <w:lang w:val="en-US"/>
        </w:rPr>
        <w:t xml:space="preserve"> </w:t>
      </w:r>
      <w:r w:rsidRPr="005C57D9">
        <w:rPr>
          <w:i/>
          <w:iCs/>
          <w:lang w:val="en-US"/>
        </w:rPr>
        <w:t xml:space="preserve">Activity Diagram </w:t>
      </w:r>
      <w:r w:rsidRPr="005C57D9">
        <w:rPr>
          <w:lang w:val="en-US"/>
        </w:rPr>
        <w:t>Mendapatkan Gambar</w:t>
      </w:r>
      <w:bookmarkEnd w:id="157"/>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58" w:name="_Toc39552340"/>
      <w:r w:rsidRPr="005C57D9">
        <w:rPr>
          <w:i/>
          <w:iCs/>
          <w:lang w:val="en-US"/>
        </w:rPr>
        <w:lastRenderedPageBreak/>
        <w:t xml:space="preserve">Activity Diagram </w:t>
      </w:r>
      <w:r w:rsidRPr="005C57D9">
        <w:rPr>
          <w:lang w:val="en-US"/>
        </w:rPr>
        <w:t>Mendeteksi Penyakit</w:t>
      </w:r>
      <w:bookmarkEnd w:id="158"/>
    </w:p>
    <w:p w14:paraId="7934B796" w14:textId="2D128FE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59" w:name="_Ref38620479"/>
      <w:bookmarkStart w:id="160" w:name="_Toc395524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59"/>
      <w:r w:rsidRPr="005C57D9">
        <w:rPr>
          <w:lang w:val="en-US"/>
        </w:rPr>
        <w:t xml:space="preserve"> </w:t>
      </w:r>
      <w:r w:rsidRPr="005C57D9">
        <w:rPr>
          <w:i/>
          <w:iCs/>
          <w:lang w:val="en-US"/>
        </w:rPr>
        <w:t>Activity Diagram Mendeteksi Penyakit</w:t>
      </w:r>
      <w:bookmarkEnd w:id="160"/>
    </w:p>
    <w:p w14:paraId="25646DF2" w14:textId="77777777" w:rsidR="00464DDA" w:rsidRPr="005C57D9" w:rsidRDefault="00464DDA" w:rsidP="00464DDA">
      <w:pPr>
        <w:pStyle w:val="Heading3"/>
        <w:tabs>
          <w:tab w:val="left" w:pos="630"/>
        </w:tabs>
        <w:ind w:left="630" w:hanging="630"/>
        <w:rPr>
          <w:lang w:val="en-US"/>
        </w:rPr>
      </w:pPr>
      <w:bookmarkStart w:id="161" w:name="_Toc39552341"/>
      <w:r w:rsidRPr="005C57D9">
        <w:rPr>
          <w:i/>
          <w:iCs/>
          <w:lang w:val="en-US"/>
        </w:rPr>
        <w:t xml:space="preserve">Activity Diagram </w:t>
      </w:r>
      <w:r w:rsidRPr="005C57D9">
        <w:rPr>
          <w:lang w:val="en-US"/>
        </w:rPr>
        <w:t>Mengetahui informasi penyakit dan pengendalian penyakit</w:t>
      </w:r>
      <w:bookmarkEnd w:id="161"/>
    </w:p>
    <w:p w14:paraId="18DA99FC" w14:textId="6A04D6CC"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aplikasi kemudian sistem menampilkan halaman utama aplikasi. Selanjutnya pengguna memilih menu </w:t>
      </w:r>
      <w:r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62" w:name="_Ref38620522"/>
      <w:bookmarkStart w:id="163" w:name="_Toc395525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62"/>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63"/>
    </w:p>
    <w:p w14:paraId="6BD44781" w14:textId="77777777" w:rsidR="00464DDA" w:rsidRPr="005C57D9" w:rsidRDefault="00464DDA" w:rsidP="00464DDA">
      <w:pPr>
        <w:pStyle w:val="Heading3"/>
        <w:tabs>
          <w:tab w:val="left" w:pos="630"/>
        </w:tabs>
        <w:ind w:left="630" w:hanging="630"/>
        <w:rPr>
          <w:lang w:val="en-US"/>
        </w:rPr>
      </w:pPr>
      <w:bookmarkStart w:id="164" w:name="_Toc39552342"/>
      <w:r w:rsidRPr="005C57D9">
        <w:rPr>
          <w:i/>
          <w:iCs/>
          <w:lang w:val="en-US"/>
        </w:rPr>
        <w:t xml:space="preserve">Activity Diagram </w:t>
      </w:r>
      <w:r w:rsidRPr="005C57D9">
        <w:rPr>
          <w:lang w:val="en-US"/>
        </w:rPr>
        <w:t>Mengetahui Riwayat Gambar yang Telah Dideteksi</w:t>
      </w:r>
      <w:bookmarkEnd w:id="164"/>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65" w:name="_Ref38620552"/>
      <w:bookmarkStart w:id="166" w:name="_Toc395525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65"/>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66"/>
    </w:p>
    <w:p w14:paraId="54E9EEF0" w14:textId="77777777" w:rsidR="00464DDA" w:rsidRPr="005C57D9" w:rsidRDefault="00464DDA" w:rsidP="00464DDA">
      <w:pPr>
        <w:pStyle w:val="Heading3"/>
        <w:tabs>
          <w:tab w:val="left" w:pos="630"/>
        </w:tabs>
        <w:ind w:left="630" w:hanging="630"/>
        <w:rPr>
          <w:lang w:val="en-US"/>
        </w:rPr>
      </w:pPr>
      <w:bookmarkStart w:id="167" w:name="_Toc39552343"/>
      <w:r w:rsidRPr="005C57D9">
        <w:rPr>
          <w:i/>
          <w:iCs/>
          <w:lang w:val="en-US"/>
        </w:rPr>
        <w:t xml:space="preserve">Activity Diagram </w:t>
      </w:r>
      <w:r w:rsidRPr="005C57D9">
        <w:rPr>
          <w:lang w:val="en-US"/>
        </w:rPr>
        <w:t>Menghapus Riwayat Hasil Analisis</w:t>
      </w:r>
      <w:bookmarkEnd w:id="167"/>
    </w:p>
    <w:p w14:paraId="2D8055DD" w14:textId="68E5641B"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68" w:name="_Ref38944168"/>
      <w:bookmarkStart w:id="169" w:name="_Toc395525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68"/>
      <w:r w:rsidRPr="005C57D9">
        <w:rPr>
          <w:lang w:val="en-US"/>
        </w:rPr>
        <w:t xml:space="preserve"> Activity Diagram Menghapus Riwayat Hasil Analisis</w:t>
      </w:r>
      <w:bookmarkEnd w:id="169"/>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70" w:name="_Toc39552344"/>
      <w:r w:rsidRPr="005C57D9">
        <w:rPr>
          <w:lang w:val="en-US"/>
        </w:rPr>
        <w:lastRenderedPageBreak/>
        <w:t>PERANCANGAN</w:t>
      </w:r>
      <w:bookmarkEnd w:id="170"/>
    </w:p>
    <w:p w14:paraId="2646BEAC" w14:textId="0700B21E" w:rsidR="00841C46" w:rsidRPr="005C57D9" w:rsidRDefault="00C131EF" w:rsidP="008612E7">
      <w:pPr>
        <w:pStyle w:val="BodyText"/>
        <w:ind w:firstLine="720"/>
        <w:rPr>
          <w:lang w:val="en-US"/>
        </w:rPr>
      </w:pPr>
      <w:r w:rsidRPr="005C57D9">
        <w:rPr>
          <w:lang w:val="en-US"/>
        </w:rPr>
        <w:t xml:space="preserve">Pada bab </w:t>
      </w:r>
      <w:r w:rsidR="00841C46" w:rsidRPr="005C57D9">
        <w:rPr>
          <w:lang w:val="en-US"/>
        </w:rPr>
        <w:t xml:space="preserve">ini dilakukan pembahasan mengenai rancangan aplikasi </w:t>
      </w:r>
      <w:r w:rsidR="001B3628" w:rsidRPr="005C57D9">
        <w:rPr>
          <w:i/>
          <w:iCs/>
          <w:lang w:val="en-US"/>
        </w:rPr>
        <w:t>DiSnap</w:t>
      </w:r>
      <w:r w:rsidR="00841C46" w:rsidRPr="005C57D9">
        <w:rPr>
          <w:i/>
          <w:iCs/>
          <w:lang w:val="en-US"/>
        </w:rPr>
        <w:t xml:space="preserve"> </w:t>
      </w:r>
      <w:r w:rsidR="00841C46" w:rsidRPr="005C57D9">
        <w:rPr>
          <w:lang w:val="en-US"/>
        </w:rPr>
        <w:t xml:space="preserve">berbasis Android. </w:t>
      </w:r>
      <w:bookmarkStart w:id="171"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71"/>
      <w:r w:rsidR="008612E7" w:rsidRPr="005C57D9">
        <w:rPr>
          <w:lang w:val="en-US"/>
        </w:rPr>
        <w:t>.</w:t>
      </w:r>
    </w:p>
    <w:p w14:paraId="182D2580" w14:textId="09E2541B" w:rsidR="00841C46" w:rsidRPr="005C57D9" w:rsidRDefault="002A3ADC" w:rsidP="00841C46">
      <w:pPr>
        <w:pStyle w:val="Heading2"/>
        <w:rPr>
          <w:lang w:val="en-US"/>
        </w:rPr>
      </w:pPr>
      <w:bookmarkStart w:id="172" w:name="_Toc39552345"/>
      <w:r>
        <w:rPr>
          <w:lang w:val="en-US"/>
        </w:rPr>
        <w:t>Perancangan</w:t>
      </w:r>
      <w:r w:rsidR="00841C46" w:rsidRPr="005C57D9">
        <w:rPr>
          <w:lang w:val="en-US"/>
        </w:rPr>
        <w:t xml:space="preserve"> Arsitektur Sistem</w:t>
      </w:r>
      <w:bookmarkEnd w:id="172"/>
    </w:p>
    <w:p w14:paraId="603597CF" w14:textId="7614C462" w:rsidR="001E1FF9" w:rsidRPr="005C57D9" w:rsidRDefault="002A3ADC" w:rsidP="001E1FF9">
      <w:pPr>
        <w:pStyle w:val="BodyText"/>
        <w:ind w:firstLine="720"/>
        <w:rPr>
          <w:lang w:val="en-US"/>
        </w:rPr>
      </w:pPr>
      <w:bookmarkStart w:id="173" w:name="_Hlk39125425"/>
      <w:r>
        <w:rPr>
          <w:lang w:val="en-US"/>
        </w:rPr>
        <w:t>Perancangan arsitektur sistem dibuat untuk memberikan gambaran umum terhadap sistem yang akan dibangun. Gambaran umum sistem ini dapat membantu mempermudah untuk memahami alur kerja pada sistem yang akan dibangun</w:t>
      </w:r>
      <w:bookmarkEnd w:id="173"/>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merupakan gambaran umum dari aplikasi DiSnap.</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174" w:name="_Ref23699662"/>
      <w:bookmarkStart w:id="175" w:name="_Toc395525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74"/>
      <w:r w:rsidRPr="005C57D9">
        <w:rPr>
          <w:lang w:val="en-US"/>
        </w:rPr>
        <w:t xml:space="preserve"> Arsitektur Sistem</w:t>
      </w:r>
      <w:bookmarkEnd w:id="175"/>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176" w:name="_Toc39552346"/>
      <w:r w:rsidRPr="005C57D9">
        <w:rPr>
          <w:lang w:val="en-US"/>
        </w:rPr>
        <w:t xml:space="preserve">Perancangan </w:t>
      </w:r>
      <w:r w:rsidRPr="005C57D9">
        <w:rPr>
          <w:i/>
          <w:iCs/>
          <w:lang w:val="en-US"/>
        </w:rPr>
        <w:t>Sequence Diagram</w:t>
      </w:r>
      <w:bookmarkEnd w:id="176"/>
    </w:p>
    <w:p w14:paraId="1E8711D1" w14:textId="16DDB1BF" w:rsidR="007C20D1" w:rsidRPr="005C57D9" w:rsidRDefault="007C20D1" w:rsidP="00DD1FE5">
      <w:pPr>
        <w:pStyle w:val="PTIIKBodyTextFirstIndent"/>
        <w:rPr>
          <w:lang w:val="en-US"/>
        </w:rPr>
      </w:pPr>
      <w:bookmarkStart w:id="177"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177"/>
      <w:r w:rsidRPr="005C57D9">
        <w:rPr>
          <w:lang w:val="en-US"/>
        </w:rPr>
        <w:t>.</w:t>
      </w:r>
    </w:p>
    <w:p w14:paraId="2DC0181F" w14:textId="21CBF15A" w:rsidR="007C20D1" w:rsidRPr="005C57D9" w:rsidRDefault="007C20D1" w:rsidP="007C20D1">
      <w:pPr>
        <w:pStyle w:val="Heading3"/>
        <w:ind w:left="1080" w:hanging="1080"/>
        <w:rPr>
          <w:lang w:val="en-US"/>
        </w:rPr>
      </w:pPr>
      <w:bookmarkStart w:id="178" w:name="_Toc39552347"/>
      <w:r w:rsidRPr="005C57D9">
        <w:rPr>
          <w:i/>
          <w:iCs/>
          <w:lang w:val="en-US"/>
        </w:rPr>
        <w:t>Sequence Diagram</w:t>
      </w:r>
      <w:r w:rsidRPr="005C57D9">
        <w:rPr>
          <w:lang w:val="en-US"/>
        </w:rPr>
        <w:t xml:space="preserve"> Mendapatkan Gambar</w:t>
      </w:r>
      <w:bookmarkEnd w:id="178"/>
    </w:p>
    <w:p w14:paraId="3B62CB0B" w14:textId="3AEF8D08"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5C57D9" w:rsidRDefault="00C434CD" w:rsidP="00C434CD">
      <w:pPr>
        <w:pStyle w:val="Caption"/>
        <w:rPr>
          <w:lang w:val="en-US"/>
        </w:rPr>
      </w:pPr>
      <w:bookmarkStart w:id="179" w:name="_Ref23931888"/>
      <w:bookmarkStart w:id="180" w:name="_Toc395525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79"/>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180"/>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181" w:name="_Toc39552348"/>
      <w:r w:rsidRPr="005C57D9">
        <w:rPr>
          <w:i/>
          <w:iCs/>
          <w:lang w:val="en-US"/>
        </w:rPr>
        <w:t>Sequence Diagram</w:t>
      </w:r>
      <w:r w:rsidRPr="005C57D9">
        <w:rPr>
          <w:lang w:val="en-US"/>
        </w:rPr>
        <w:t xml:space="preserve"> Mendeteksi Penyakit</w:t>
      </w:r>
      <w:bookmarkEnd w:id="181"/>
    </w:p>
    <w:p w14:paraId="152CD8D8" w14:textId="6FD3E235"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182" w:name="_Ref23936561"/>
      <w:bookmarkStart w:id="183" w:name="_Toc395525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2"/>
      <w:r w:rsidRPr="005C57D9">
        <w:rPr>
          <w:lang w:val="en-US"/>
        </w:rPr>
        <w:t xml:space="preserve"> Sequence </w:t>
      </w:r>
      <w:r w:rsidR="00301BF3" w:rsidRPr="005C57D9">
        <w:rPr>
          <w:lang w:val="en-US"/>
        </w:rPr>
        <w:t>D</w:t>
      </w:r>
      <w:r w:rsidRPr="005C57D9">
        <w:rPr>
          <w:lang w:val="en-US"/>
        </w:rPr>
        <w:t>iagram Mendeteksi penyakit</w:t>
      </w:r>
      <w:bookmarkEnd w:id="183"/>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184" w:name="_Toc39552349"/>
      <w:r w:rsidRPr="005C57D9">
        <w:rPr>
          <w:i/>
          <w:iCs/>
          <w:lang w:val="en-US"/>
        </w:rPr>
        <w:t>Sequence Diagram</w:t>
      </w:r>
      <w:r w:rsidRPr="005C57D9">
        <w:rPr>
          <w:lang w:val="en-US"/>
        </w:rPr>
        <w:t xml:space="preserve"> Mengetahui Informasi penyakit dan pengendalian Penyakit</w:t>
      </w:r>
      <w:bookmarkEnd w:id="184"/>
    </w:p>
    <w:p w14:paraId="40A18CBC" w14:textId="72E23767"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185" w:name="_Ref23937774"/>
      <w:bookmarkStart w:id="186" w:name="_Toc395525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5"/>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187"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186"/>
      <w:bookmarkEnd w:id="187"/>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188" w:name="_Toc39552350"/>
      <w:r w:rsidRPr="005C57D9">
        <w:rPr>
          <w:i/>
          <w:iCs/>
          <w:lang w:val="en-US"/>
        </w:rPr>
        <w:t>Sequence Diagram</w:t>
      </w:r>
      <w:r w:rsidRPr="005C57D9">
        <w:rPr>
          <w:lang w:val="en-US"/>
        </w:rPr>
        <w:t xml:space="preserve"> Mengetahui Riwayat Gambar yang Telah Dideteksi</w:t>
      </w:r>
      <w:bookmarkEnd w:id="188"/>
    </w:p>
    <w:p w14:paraId="6C96176F" w14:textId="5C0B30E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189" w:name="_Ref23938097"/>
      <w:bookmarkStart w:id="190" w:name="_Toc395525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89"/>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190"/>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191" w:name="_Toc39552351"/>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191"/>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192" w:name="_Ref36986861"/>
      <w:bookmarkStart w:id="193" w:name="_Toc395525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2"/>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193"/>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194" w:name="_Toc39552352"/>
      <w:r w:rsidRPr="005C57D9">
        <w:rPr>
          <w:lang w:val="en-US"/>
        </w:rPr>
        <w:t xml:space="preserve">Perancangan </w:t>
      </w:r>
      <w:r w:rsidRPr="005C57D9">
        <w:rPr>
          <w:i/>
          <w:iCs/>
          <w:lang w:val="en-US"/>
        </w:rPr>
        <w:t>Class Diagram</w:t>
      </w:r>
      <w:bookmarkEnd w:id="194"/>
    </w:p>
    <w:p w14:paraId="7E8423FF" w14:textId="370FECD5"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195" w:name="_Ref24447492"/>
      <w:bookmarkStart w:id="196" w:name="_Toc395525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195"/>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196"/>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197" w:name="_Ref37037016"/>
      <w:bookmarkStart w:id="198" w:name="_Toc395525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197"/>
      <w:r w:rsidRPr="005C57D9">
        <w:rPr>
          <w:lang w:val="en-US"/>
        </w:rPr>
        <w:t xml:space="preserve"> </w:t>
      </w:r>
      <w:r w:rsidRPr="005C57D9">
        <w:rPr>
          <w:i/>
          <w:iCs/>
          <w:lang w:val="en-US"/>
        </w:rPr>
        <w:t>Class Diagram Package View</w:t>
      </w:r>
      <w:bookmarkEnd w:id="198"/>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199" w:name="_Ref24445750"/>
      <w:bookmarkStart w:id="200" w:name="_Toc39552511"/>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199"/>
      <w:r w:rsidRPr="005C57D9">
        <w:rPr>
          <w:lang w:val="en-US"/>
        </w:rPr>
        <w:t xml:space="preserve"> </w:t>
      </w:r>
      <w:r w:rsidRPr="005C57D9">
        <w:rPr>
          <w:i/>
          <w:iCs/>
          <w:lang w:val="en-US"/>
        </w:rPr>
        <w:t>Class Diagram Package Presenter</w:t>
      </w:r>
      <w:bookmarkEnd w:id="200"/>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01" w:name="_Ref24446848"/>
      <w:bookmarkStart w:id="202" w:name="_Toc395525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01"/>
      <w:r w:rsidRPr="005C57D9">
        <w:rPr>
          <w:lang w:val="en-US"/>
        </w:rPr>
        <w:t xml:space="preserve"> </w:t>
      </w:r>
      <w:r w:rsidR="00E419A7" w:rsidRPr="005C57D9">
        <w:rPr>
          <w:i/>
          <w:iCs/>
          <w:lang w:val="en-US"/>
        </w:rPr>
        <w:t>Class Diagram Package Model</w:t>
      </w:r>
      <w:bookmarkEnd w:id="202"/>
    </w:p>
    <w:p w14:paraId="2C8F816E" w14:textId="7120AD8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03" w:name="_Toc39552353"/>
      <w:r w:rsidRPr="005C57D9">
        <w:rPr>
          <w:lang w:val="en-US"/>
        </w:rPr>
        <w:lastRenderedPageBreak/>
        <w:t>Perancangan Basis Data</w:t>
      </w:r>
      <w:bookmarkEnd w:id="203"/>
    </w:p>
    <w:p w14:paraId="71ED21A5" w14:textId="43B94743" w:rsidR="0094709C" w:rsidRPr="005C57D9" w:rsidRDefault="006656AB" w:rsidP="0094709C">
      <w:pPr>
        <w:pStyle w:val="BodyText"/>
        <w:ind w:firstLine="720"/>
        <w:rPr>
          <w:lang w:val="en-US"/>
        </w:rPr>
      </w:pPr>
      <w:r w:rsidRPr="005C57D9">
        <w:rPr>
          <w:lang w:val="en-US"/>
        </w:rPr>
        <w:t>Pada bagian</w:t>
      </w:r>
      <w:r w:rsidR="00A759EC" w:rsidRPr="005C57D9">
        <w:rPr>
          <w:lang w:val="en-US"/>
        </w:rPr>
        <w:t xml:space="preserve"> ini</w:t>
      </w:r>
      <w:r w:rsidRPr="005C57D9">
        <w:rPr>
          <w:lang w:val="en-US"/>
        </w:rPr>
        <w:t xml:space="preserve"> membahas tentang perancangan basis data yang digunakan dalam proses </w:t>
      </w:r>
      <w:r w:rsidRPr="005C57D9">
        <w:rPr>
          <w:lang w:val="en-US"/>
        </w:rPr>
        <w:tab/>
        <w:t>implementasi sistem yang akan dibuat. Perancangan basis data terdiri dari perancangan</w:t>
      </w:r>
      <w:r w:rsidR="0074687B" w:rsidRPr="005C57D9">
        <w:rPr>
          <w:lang w:val="en-US"/>
        </w:rPr>
        <w:t xml:space="preserve"> ERD(</w:t>
      </w:r>
      <w:r w:rsidR="0074687B" w:rsidRPr="005C57D9">
        <w:rPr>
          <w:i/>
          <w:iCs/>
          <w:lang w:val="en-US"/>
        </w:rPr>
        <w:t>Entity Relationship Diagram</w:t>
      </w:r>
      <w:r w:rsidR="0074687B" w:rsidRPr="005C57D9">
        <w:rPr>
          <w:lang w:val="en-US"/>
        </w:rPr>
        <w:t>) dan</w:t>
      </w:r>
      <w:r w:rsidRPr="005C57D9">
        <w:rPr>
          <w:lang w:val="en-US"/>
        </w:rPr>
        <w:t xml:space="preserve"> tabel. Pada bagian ini tidak terdapat iterasi dikarenakan </w:t>
      </w:r>
      <w:r w:rsidR="009E7437" w:rsidRPr="005C57D9">
        <w:rPr>
          <w:lang w:val="en-US"/>
        </w:rPr>
        <w:t>fungsionalitas</w:t>
      </w:r>
      <w:r w:rsidRPr="005C57D9">
        <w:rPr>
          <w:lang w:val="en-US"/>
        </w:rPr>
        <w:t xml:space="preserve"> sudah sesuai dengan pengguna. Iterasi terdapat pada perancangan antar muka berdasarkan temuan masalah yang ada.</w:t>
      </w:r>
    </w:p>
    <w:p w14:paraId="02071596" w14:textId="1746185E" w:rsidR="0074687B" w:rsidRPr="005C57D9" w:rsidRDefault="0074687B" w:rsidP="0074687B">
      <w:pPr>
        <w:pStyle w:val="Heading3"/>
        <w:ind w:left="1080" w:hanging="1080"/>
        <w:rPr>
          <w:lang w:val="en-US"/>
        </w:rPr>
      </w:pPr>
      <w:bookmarkStart w:id="204" w:name="_Toc39552354"/>
      <w:r w:rsidRPr="005C57D9">
        <w:rPr>
          <w:lang w:val="en-US"/>
        </w:rPr>
        <w:t>Perancangan ERD</w:t>
      </w:r>
      <w:bookmarkEnd w:id="204"/>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05" w:name="_Ref24549449"/>
      <w:bookmarkStart w:id="206" w:name="_Toc395525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05"/>
      <w:r w:rsidRPr="005C57D9">
        <w:rPr>
          <w:lang w:val="en-US"/>
        </w:rPr>
        <w:t xml:space="preserve"> Entity Relationship Diagram </w:t>
      </w:r>
      <w:r w:rsidR="001B3628" w:rsidRPr="005C57D9">
        <w:rPr>
          <w:lang w:val="en-US"/>
        </w:rPr>
        <w:t>DiSnap</w:t>
      </w:r>
      <w:bookmarkEnd w:id="206"/>
    </w:p>
    <w:p w14:paraId="73473F68" w14:textId="0D750B1C" w:rsidR="006656AB" w:rsidRPr="005C57D9" w:rsidRDefault="006656AB" w:rsidP="006656AB">
      <w:pPr>
        <w:pStyle w:val="Heading3"/>
        <w:ind w:left="1080" w:hanging="1080"/>
        <w:rPr>
          <w:lang w:val="en-US"/>
        </w:rPr>
      </w:pPr>
      <w:bookmarkStart w:id="207" w:name="_Toc39552355"/>
      <w:r w:rsidRPr="005C57D9">
        <w:rPr>
          <w:lang w:val="en-US"/>
        </w:rPr>
        <w:t xml:space="preserve">Perancangan </w:t>
      </w:r>
      <w:r w:rsidR="00FE2DE1" w:rsidRPr="005C57D9">
        <w:rPr>
          <w:lang w:val="en-US"/>
        </w:rPr>
        <w:t>Tabel</w:t>
      </w:r>
      <w:bookmarkEnd w:id="207"/>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08" w:name="_Ref24452331"/>
      <w:bookmarkStart w:id="209" w:name="_Toc395524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08"/>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09"/>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lastRenderedPageBreak/>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10" w:name="_Toc39552356"/>
      <w:r w:rsidRPr="005C57D9">
        <w:rPr>
          <w:lang w:val="en-US"/>
        </w:rPr>
        <w:t>Perancangan Antarmuka Pengguna (Wireframe)</w:t>
      </w:r>
      <w:bookmarkEnd w:id="210"/>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11" w:name="_Toc39552357"/>
      <w:r w:rsidRPr="005C57D9">
        <w:rPr>
          <w:lang w:val="en-US"/>
        </w:rPr>
        <w:t xml:space="preserve">Perancangan Antarmuka </w:t>
      </w:r>
      <w:r w:rsidR="009E7437" w:rsidRPr="005C57D9">
        <w:rPr>
          <w:lang w:val="en-US"/>
        </w:rPr>
        <w:t>Splash Screen</w:t>
      </w:r>
      <w:bookmarkEnd w:id="211"/>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12" w:name="_Ref37084261"/>
      <w:bookmarkStart w:id="213" w:name="_Toc395525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12"/>
      <w:r w:rsidRPr="005C57D9">
        <w:rPr>
          <w:lang w:val="en-US"/>
        </w:rPr>
        <w:t xml:space="preserve"> Wireframe </w:t>
      </w:r>
      <w:r w:rsidR="009E7437" w:rsidRPr="005C57D9">
        <w:rPr>
          <w:lang w:val="en-US"/>
        </w:rPr>
        <w:t>Splash Screen</w:t>
      </w:r>
      <w:bookmarkEnd w:id="213"/>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14" w:name="_Toc39552358"/>
      <w:r w:rsidRPr="005C57D9">
        <w:rPr>
          <w:lang w:val="en-US"/>
        </w:rPr>
        <w:lastRenderedPageBreak/>
        <w:t>Perancangan Antarmuka Home</w:t>
      </w:r>
      <w:bookmarkEnd w:id="214"/>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15" w:name="_Ref24454240"/>
      <w:bookmarkStart w:id="216" w:name="_Toc395525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15"/>
      <w:r w:rsidRPr="005C57D9">
        <w:rPr>
          <w:lang w:val="en-US"/>
        </w:rPr>
        <w:t xml:space="preserve"> </w:t>
      </w:r>
      <w:r w:rsidRPr="005C57D9">
        <w:rPr>
          <w:i/>
          <w:iCs/>
          <w:lang w:val="en-US"/>
        </w:rPr>
        <w:t>Wireframe Home</w:t>
      </w:r>
      <w:bookmarkEnd w:id="216"/>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17" w:name="_Toc39552359"/>
      <w:r w:rsidRPr="005C57D9">
        <w:rPr>
          <w:lang w:val="en-US"/>
        </w:rPr>
        <w:t xml:space="preserve">Perancangan Antarmuka </w:t>
      </w:r>
      <w:r w:rsidRPr="005C57D9">
        <w:rPr>
          <w:i/>
          <w:iCs/>
          <w:lang w:val="en-US"/>
        </w:rPr>
        <w:t>Detail</w:t>
      </w:r>
      <w:bookmarkEnd w:id="217"/>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18" w:name="_Ref24454609"/>
      <w:bookmarkStart w:id="219" w:name="_Toc3955251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18"/>
      <w:r w:rsidRPr="005C57D9">
        <w:rPr>
          <w:lang w:val="en-US"/>
        </w:rPr>
        <w:t xml:space="preserve"> </w:t>
      </w:r>
      <w:r w:rsidRPr="005C57D9">
        <w:rPr>
          <w:i/>
          <w:iCs/>
          <w:lang w:val="en-US"/>
        </w:rPr>
        <w:t>Wireframe Detail</w:t>
      </w:r>
      <w:bookmarkEnd w:id="219"/>
    </w:p>
    <w:p w14:paraId="3CD5B1FC" w14:textId="6674BA1A"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20" w:name="_Toc39552360"/>
      <w:r w:rsidRPr="005C57D9">
        <w:rPr>
          <w:lang w:val="en-US"/>
        </w:rPr>
        <w:t xml:space="preserve">Perancangan Antarmuka </w:t>
      </w:r>
      <w:r w:rsidRPr="005C57D9">
        <w:rPr>
          <w:i/>
          <w:iCs/>
          <w:lang w:val="en-US"/>
        </w:rPr>
        <w:t>Snap</w:t>
      </w:r>
      <w:bookmarkEnd w:id="220"/>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21" w:name="_Ref24455005"/>
      <w:bookmarkStart w:id="222" w:name="_Toc395525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21"/>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22"/>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23" w:name="_Toc39552361"/>
      <w:r w:rsidRPr="005C57D9">
        <w:rPr>
          <w:lang w:val="en-US"/>
        </w:rPr>
        <w:lastRenderedPageBreak/>
        <w:t>Perancangan Antarmuka Camera</w:t>
      </w:r>
      <w:bookmarkEnd w:id="223"/>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24" w:name="_Ref24455892"/>
      <w:bookmarkStart w:id="225" w:name="_Toc395525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24"/>
      <w:r w:rsidRPr="005C57D9">
        <w:rPr>
          <w:lang w:val="en-US"/>
        </w:rPr>
        <w:t xml:space="preserve"> Wireframe Camera</w:t>
      </w:r>
      <w:bookmarkEnd w:id="225"/>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26" w:name="_Toc39552362"/>
      <w:r w:rsidRPr="005C57D9">
        <w:rPr>
          <w:lang w:val="en-US"/>
        </w:rPr>
        <w:t xml:space="preserve">Perancangan Antarmuka </w:t>
      </w:r>
      <w:r w:rsidRPr="005C57D9">
        <w:rPr>
          <w:i/>
          <w:iCs/>
          <w:lang w:val="en-US"/>
        </w:rPr>
        <w:t>Cropping Image</w:t>
      </w:r>
      <w:bookmarkEnd w:id="226"/>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27" w:name="_Ref24456330"/>
      <w:bookmarkStart w:id="228" w:name="_Toc395525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27"/>
      <w:r w:rsidRPr="005C57D9">
        <w:rPr>
          <w:lang w:val="en-US"/>
        </w:rPr>
        <w:t xml:space="preserve"> </w:t>
      </w:r>
      <w:r w:rsidRPr="005C57D9">
        <w:rPr>
          <w:i/>
          <w:iCs/>
          <w:lang w:val="en-US"/>
        </w:rPr>
        <w:t>Wireframe Cropping Image</w:t>
      </w:r>
      <w:bookmarkEnd w:id="228"/>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29" w:name="_Toc39552363"/>
      <w:r w:rsidRPr="005C57D9">
        <w:rPr>
          <w:lang w:val="en-US"/>
        </w:rPr>
        <w:t xml:space="preserve">Perancangan Antarmuka </w:t>
      </w:r>
      <w:r w:rsidR="00B443B5" w:rsidRPr="005C57D9">
        <w:rPr>
          <w:i/>
          <w:iCs/>
          <w:lang w:val="en-US"/>
        </w:rPr>
        <w:t>Analyze</w:t>
      </w:r>
      <w:bookmarkEnd w:id="229"/>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30" w:name="_Ref24456673"/>
      <w:bookmarkStart w:id="231" w:name="_Toc395525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30"/>
      <w:r w:rsidRPr="005C57D9">
        <w:rPr>
          <w:lang w:val="en-US"/>
        </w:rPr>
        <w:t xml:space="preserve"> </w:t>
      </w:r>
      <w:r w:rsidRPr="005C57D9">
        <w:rPr>
          <w:i/>
          <w:iCs/>
          <w:lang w:val="en-US"/>
        </w:rPr>
        <w:t xml:space="preserve">Wireframe </w:t>
      </w:r>
      <w:r w:rsidR="00B443B5" w:rsidRPr="005C57D9">
        <w:rPr>
          <w:i/>
          <w:iCs/>
          <w:lang w:val="en-US"/>
        </w:rPr>
        <w:t>Analyze</w:t>
      </w:r>
      <w:bookmarkEnd w:id="231"/>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32" w:name="_Toc39552364"/>
      <w:r w:rsidRPr="005C57D9">
        <w:rPr>
          <w:lang w:val="en-US"/>
        </w:rPr>
        <w:lastRenderedPageBreak/>
        <w:t xml:space="preserve">Perancangan Antarmuka </w:t>
      </w:r>
      <w:r w:rsidRPr="005C57D9">
        <w:rPr>
          <w:i/>
          <w:iCs/>
          <w:lang w:val="en-US"/>
        </w:rPr>
        <w:t>Result</w:t>
      </w:r>
      <w:bookmarkEnd w:id="232"/>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33" w:name="_Ref24457294"/>
      <w:bookmarkStart w:id="234" w:name="_Toc395525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33"/>
      <w:r w:rsidRPr="005C57D9">
        <w:rPr>
          <w:lang w:val="en-US"/>
        </w:rPr>
        <w:t xml:space="preserve"> </w:t>
      </w:r>
      <w:r w:rsidRPr="005C57D9">
        <w:rPr>
          <w:i/>
          <w:iCs/>
          <w:lang w:val="en-US"/>
        </w:rPr>
        <w:t>Wireframe Result</w:t>
      </w:r>
      <w:bookmarkEnd w:id="234"/>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35" w:name="_Toc39552365"/>
      <w:r w:rsidRPr="005C57D9">
        <w:rPr>
          <w:lang w:val="en-US"/>
        </w:rPr>
        <w:lastRenderedPageBreak/>
        <w:t xml:space="preserve">Perancangan Antarmuka </w:t>
      </w:r>
      <w:r w:rsidRPr="005C57D9">
        <w:rPr>
          <w:i/>
          <w:iCs/>
          <w:lang w:val="en-US"/>
        </w:rPr>
        <w:t>About Apps</w:t>
      </w:r>
      <w:bookmarkEnd w:id="235"/>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36" w:name="_Ref24458158"/>
      <w:bookmarkStart w:id="237" w:name="_Toc395525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36"/>
      <w:r w:rsidRPr="005C57D9">
        <w:rPr>
          <w:lang w:val="en-US"/>
        </w:rPr>
        <w:t xml:space="preserve"> </w:t>
      </w:r>
      <w:r w:rsidRPr="005C57D9">
        <w:rPr>
          <w:i/>
          <w:iCs/>
          <w:lang w:val="en-US"/>
        </w:rPr>
        <w:t>Wireframe About Apps</w:t>
      </w:r>
      <w:bookmarkEnd w:id="237"/>
    </w:p>
    <w:p w14:paraId="0704666B" w14:textId="22675960"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38" w:name="_Toc39552366"/>
      <w:r w:rsidRPr="005C57D9">
        <w:rPr>
          <w:lang w:val="en-US"/>
        </w:rPr>
        <w:t>Perancangan Antarmuka Riwayat</w:t>
      </w:r>
      <w:bookmarkEnd w:id="238"/>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39" w:name="_Ref24459829"/>
      <w:bookmarkStart w:id="240" w:name="_Toc395525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39"/>
      <w:r w:rsidRPr="005C57D9">
        <w:rPr>
          <w:lang w:val="en-US"/>
        </w:rPr>
        <w:t xml:space="preserve"> Wireframe Menu Riwayat</w:t>
      </w:r>
      <w:bookmarkEnd w:id="240"/>
    </w:p>
    <w:p w14:paraId="3DA84B04" w14:textId="3E21216F" w:rsidR="005A0FB6" w:rsidRPr="005C57D9" w:rsidRDefault="005A0FB6" w:rsidP="005A0FB6">
      <w:pPr>
        <w:pStyle w:val="Heading3"/>
        <w:ind w:left="1080" w:hanging="1080"/>
        <w:rPr>
          <w:i/>
          <w:iCs/>
          <w:lang w:val="en-US"/>
        </w:rPr>
      </w:pPr>
      <w:bookmarkStart w:id="241" w:name="_Toc39552367"/>
      <w:r w:rsidRPr="005C57D9">
        <w:rPr>
          <w:i/>
          <w:iCs/>
          <w:lang w:val="en-US"/>
        </w:rPr>
        <w:t>Wireframe</w:t>
      </w:r>
      <w:r w:rsidRPr="005C57D9">
        <w:rPr>
          <w:lang w:val="en-US"/>
        </w:rPr>
        <w:t xml:space="preserve"> </w:t>
      </w:r>
      <w:r w:rsidRPr="005C57D9">
        <w:rPr>
          <w:i/>
          <w:iCs/>
          <w:lang w:val="en-US"/>
        </w:rPr>
        <w:t>Screen Intro</w:t>
      </w:r>
      <w:bookmarkEnd w:id="241"/>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42" w:name="_Ref38622045"/>
      <w:bookmarkStart w:id="243" w:name="_Toc395525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42"/>
      <w:r w:rsidRPr="005C57D9">
        <w:rPr>
          <w:lang w:val="en-US"/>
        </w:rPr>
        <w:t xml:space="preserve"> Wireframe Intro </w:t>
      </w:r>
      <w:r w:rsidRPr="005C57D9">
        <w:rPr>
          <w:i/>
          <w:iCs/>
          <w:lang w:val="en-US"/>
        </w:rPr>
        <w:t>Home</w:t>
      </w:r>
      <w:bookmarkEnd w:id="243"/>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44" w:name="_Ref37087522"/>
      <w:bookmarkStart w:id="245" w:name="_Toc395525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44"/>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45"/>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46" w:name="_Ref37087594"/>
      <w:bookmarkStart w:id="247" w:name="_Toc3955252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46"/>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47"/>
    </w:p>
    <w:p w14:paraId="2EA229FE" w14:textId="72308F81" w:rsidR="000B64A3" w:rsidRPr="005C57D9" w:rsidRDefault="000B64A3" w:rsidP="000B64A3">
      <w:pPr>
        <w:pStyle w:val="Heading2"/>
        <w:rPr>
          <w:lang w:val="en-US"/>
        </w:rPr>
      </w:pPr>
      <w:bookmarkStart w:id="248" w:name="_Toc39552368"/>
      <w:r w:rsidRPr="005C57D9">
        <w:rPr>
          <w:lang w:val="en-US"/>
        </w:rPr>
        <w:t>Perancangan Algoritme</w:t>
      </w:r>
      <w:bookmarkEnd w:id="248"/>
    </w:p>
    <w:p w14:paraId="6FB65CCC" w14:textId="288E46C1"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dari program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49" w:name="_Toc39552369"/>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49"/>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50" w:name="_Ref24460757"/>
      <w:bookmarkStart w:id="251" w:name="_Toc395524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50"/>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51"/>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52" w:name="_Toc39552370"/>
      <w:r w:rsidRPr="005C57D9">
        <w:rPr>
          <w:lang w:val="en-US"/>
        </w:rPr>
        <w:t xml:space="preserve">Perancangan komponen mendeteksi </w:t>
      </w:r>
      <w:r w:rsidR="00EC1140" w:rsidRPr="005C57D9">
        <w:rPr>
          <w:lang w:val="en-US"/>
        </w:rPr>
        <w:t>penyakit</w:t>
      </w:r>
      <w:bookmarkEnd w:id="252"/>
    </w:p>
    <w:p w14:paraId="3DF7286E" w14:textId="58DE1C3F"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53" w:name="_Ref24461730"/>
      <w:bookmarkStart w:id="254" w:name="_Toc395524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53"/>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54"/>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55" w:name="_Toc39552371"/>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55"/>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56" w:name="_Ref37117621"/>
      <w:bookmarkStart w:id="257" w:name="_Toc395524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56"/>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57"/>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58" w:name="_Toc39552372"/>
      <w:r w:rsidRPr="005C57D9">
        <w:rPr>
          <w:lang w:val="en-US"/>
        </w:rPr>
        <w:lastRenderedPageBreak/>
        <w:t>IMPLEMENTASI</w:t>
      </w:r>
      <w:bookmarkEnd w:id="258"/>
    </w:p>
    <w:p w14:paraId="6DEF0054" w14:textId="364CBB86" w:rsidR="00E31BFA" w:rsidRPr="005C57D9" w:rsidRDefault="00E31BFA" w:rsidP="00E31BFA">
      <w:pPr>
        <w:pStyle w:val="BodyTextFirstIndent"/>
        <w:rPr>
          <w:lang w:val="en-US"/>
        </w:rPr>
      </w:pPr>
      <w:bookmarkStart w:id="259" w:name="_Hlk39126687"/>
      <w:r w:rsidRPr="005C57D9">
        <w:rPr>
          <w:lang w:val="en-US"/>
        </w:rPr>
        <w:t>Pada tahap implementasi peneliti mula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59"/>
      <w:r w:rsidRPr="005C57D9">
        <w:rPr>
          <w:lang w:val="en-US"/>
        </w:rPr>
        <w:t>.</w:t>
      </w:r>
    </w:p>
    <w:p w14:paraId="2A9EA322" w14:textId="6ABF72F7" w:rsidR="00C436DC" w:rsidRPr="005C57D9" w:rsidRDefault="00C436DC" w:rsidP="00C436DC">
      <w:pPr>
        <w:pStyle w:val="Heading2"/>
        <w:rPr>
          <w:lang w:val="en-US"/>
        </w:rPr>
      </w:pPr>
      <w:bookmarkStart w:id="260" w:name="_Toc39552373"/>
      <w:r w:rsidRPr="005C57D9">
        <w:rPr>
          <w:lang w:val="en-US"/>
        </w:rPr>
        <w:t>Spesifikasi Sistem</w:t>
      </w:r>
      <w:bookmarkEnd w:id="260"/>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61" w:name="_Toc39552374"/>
      <w:r w:rsidRPr="005C57D9">
        <w:rPr>
          <w:lang w:val="en-US"/>
        </w:rPr>
        <w:t>Spesifikasi Perangkat Keras</w:t>
      </w:r>
      <w:bookmarkEnd w:id="261"/>
    </w:p>
    <w:p w14:paraId="7415B235" w14:textId="649A129A" w:rsidR="00C436DC" w:rsidRPr="005C57D9" w:rsidRDefault="00C436DC" w:rsidP="00C436DC">
      <w:pPr>
        <w:pStyle w:val="BodyText"/>
        <w:ind w:firstLine="720"/>
        <w:rPr>
          <w:lang w:val="en-US"/>
        </w:rPr>
      </w:pPr>
      <w:r w:rsidRPr="005C57D9">
        <w:rPr>
          <w:lang w:val="en-US"/>
        </w:rPr>
        <w:t xml:space="preserve">Spesifikasi perangkat keras yang digunakan untuk pengembangan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62" w:name="_Ref26225604"/>
      <w:bookmarkStart w:id="263" w:name="_Toc395524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62"/>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63"/>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1E3E1B77" w:rsidR="00C436DC" w:rsidRPr="005C57D9" w:rsidRDefault="00945546" w:rsidP="00945546">
      <w:pPr>
        <w:pStyle w:val="Caption"/>
        <w:rPr>
          <w:lang w:val="en-US"/>
        </w:rPr>
      </w:pPr>
      <w:bookmarkStart w:id="264" w:name="_Ref26226385"/>
      <w:bookmarkStart w:id="265" w:name="_Toc395524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6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65"/>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66" w:name="_Toc39552375"/>
      <w:r w:rsidRPr="005C57D9">
        <w:rPr>
          <w:lang w:val="en-US"/>
        </w:rPr>
        <w:lastRenderedPageBreak/>
        <w:t>Spesifikasi Perangkat Lunak</w:t>
      </w:r>
      <w:bookmarkEnd w:id="266"/>
      <w:r w:rsidRPr="005C57D9">
        <w:rPr>
          <w:lang w:val="en-US"/>
        </w:rPr>
        <w:t xml:space="preserve"> </w:t>
      </w:r>
    </w:p>
    <w:p w14:paraId="080F6135" w14:textId="6D1F78CF"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67" w:name="_Ref26227145"/>
      <w:bookmarkStart w:id="268" w:name="_Toc395524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67"/>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68"/>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69" w:name="_Ref26227158"/>
      <w:bookmarkStart w:id="270" w:name="_Toc395524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6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70"/>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71" w:name="_Toc39552376"/>
      <w:r w:rsidRPr="005C57D9">
        <w:rPr>
          <w:lang w:val="en-US"/>
        </w:rPr>
        <w:t>Batasan-batasan Implementasi</w:t>
      </w:r>
      <w:bookmarkEnd w:id="271"/>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r w:rsidR="001B3628" w:rsidRPr="005C57D9">
        <w:rPr>
          <w:rFonts w:cs="Calibri"/>
          <w:lang w:val="en-US"/>
        </w:rPr>
        <w:t>DiSnap</w:t>
      </w:r>
      <w:r w:rsidRPr="005C57D9">
        <w:rPr>
          <w:rFonts w:cs="Calibri"/>
          <w:lang w:val="en-US"/>
        </w:rPr>
        <w:t xml:space="preserve"> memiliki beberapa batasan dalam proses implementasinya. Berikut beberapa batasan implementasi dari aplikasi </w:t>
      </w:r>
      <w:r w:rsidR="001B3628" w:rsidRPr="005C57D9">
        <w:rPr>
          <w:rFonts w:cs="Calibri"/>
          <w:lang w:val="en-US"/>
        </w:rPr>
        <w:t>DiSnap</w:t>
      </w:r>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72" w:name="_Toc39552377"/>
      <w:r w:rsidRPr="005C57D9">
        <w:rPr>
          <w:lang w:val="en-US"/>
        </w:rPr>
        <w:lastRenderedPageBreak/>
        <w:t>Implementasi Basis Data</w:t>
      </w:r>
      <w:bookmarkEnd w:id="272"/>
    </w:p>
    <w:p w14:paraId="7F64BB3A" w14:textId="60B58C40" w:rsidR="00836C66" w:rsidRPr="005C57D9" w:rsidRDefault="00836C66" w:rsidP="007C59C4">
      <w:pPr>
        <w:pStyle w:val="BodyText"/>
        <w:ind w:firstLine="720"/>
        <w:rPr>
          <w:lang w:val="en-US"/>
        </w:rPr>
      </w:pPr>
      <w:r w:rsidRPr="005C57D9">
        <w:rPr>
          <w:lang w:val="en-US"/>
        </w:rPr>
        <w:t>Basis data yang digunakan pada aplikasi pendeteksi penyakit pada tanaman cabai menggunakan teknologi clarifai yaitu hanya satu tabel yaitu tabel History</w:t>
      </w:r>
      <w:r w:rsidR="00B40C5F" w:rsidRPr="005C57D9">
        <w:rPr>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73" w:name="_Ref27553449"/>
      <w:bookmarkStart w:id="274" w:name="_Toc395524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73"/>
      <w:r w:rsidRPr="005C57D9">
        <w:rPr>
          <w:lang w:val="en-US"/>
        </w:rPr>
        <w:t xml:space="preserve"> Implementasi </w:t>
      </w:r>
      <w:r w:rsidR="00F03F7A" w:rsidRPr="005C57D9">
        <w:rPr>
          <w:lang w:val="en-US"/>
        </w:rPr>
        <w:t>T</w:t>
      </w:r>
      <w:r w:rsidRPr="005C57D9">
        <w:rPr>
          <w:lang w:val="en-US"/>
        </w:rPr>
        <w:t>abel History</w:t>
      </w:r>
      <w:bookmarkEnd w:id="274"/>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275" w:name="_Toc39552378"/>
      <w:r w:rsidRPr="005C57D9">
        <w:rPr>
          <w:lang w:val="en-US"/>
        </w:rPr>
        <w:t>Implementasi Clarifai</w:t>
      </w:r>
      <w:bookmarkEnd w:id="275"/>
    </w:p>
    <w:p w14:paraId="1B202C05" w14:textId="2B5D23C9" w:rsidR="005A1B01" w:rsidRPr="005C57D9" w:rsidRDefault="005A1B01" w:rsidP="005A1B01">
      <w:pPr>
        <w:pStyle w:val="Heading3"/>
        <w:ind w:left="1080" w:hanging="1080"/>
        <w:rPr>
          <w:i/>
          <w:iCs/>
          <w:lang w:val="en-US"/>
        </w:rPr>
      </w:pPr>
      <w:bookmarkStart w:id="276" w:name="_Toc39552379"/>
      <w:r w:rsidRPr="005C57D9">
        <w:rPr>
          <w:i/>
          <w:iCs/>
          <w:lang w:val="en-US"/>
        </w:rPr>
        <w:t>Define</w:t>
      </w:r>
      <w:bookmarkEnd w:id="276"/>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277" w:name="_Ref37711435"/>
      <w:bookmarkStart w:id="278" w:name="_Ref27554357"/>
      <w:bookmarkStart w:id="279" w:name="_Toc395525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77"/>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278"/>
      <w:bookmarkEnd w:id="279"/>
    </w:p>
    <w:p w14:paraId="1E6A0B4D" w14:textId="59906B1D" w:rsidR="005A1B01" w:rsidRPr="005C57D9" w:rsidRDefault="005A1B01" w:rsidP="005A1B01">
      <w:pPr>
        <w:pStyle w:val="Heading3"/>
        <w:ind w:left="1080" w:hanging="1080"/>
        <w:rPr>
          <w:i/>
          <w:iCs/>
          <w:lang w:val="en-US"/>
        </w:rPr>
      </w:pPr>
      <w:bookmarkStart w:id="280" w:name="_Toc39552380"/>
      <w:r w:rsidRPr="005C57D9">
        <w:rPr>
          <w:i/>
          <w:iCs/>
          <w:lang w:val="en-US"/>
        </w:rPr>
        <w:t>Train</w:t>
      </w:r>
      <w:bookmarkEnd w:id="280"/>
    </w:p>
    <w:p w14:paraId="0A1D5D8D" w14:textId="71D4B95A"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281" w:name="_Ref27554578"/>
      <w:bookmarkStart w:id="282" w:name="_Toc395525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8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282"/>
    </w:p>
    <w:p w14:paraId="1527AB9B" w14:textId="4DE61983" w:rsidR="005A1B01" w:rsidRPr="005C57D9" w:rsidRDefault="005A1B01" w:rsidP="005A1B01">
      <w:pPr>
        <w:pStyle w:val="Heading3"/>
        <w:ind w:left="1080" w:hanging="1080"/>
        <w:rPr>
          <w:i/>
          <w:iCs/>
          <w:lang w:val="en-US"/>
        </w:rPr>
      </w:pPr>
      <w:bookmarkStart w:id="283" w:name="_Toc39552381"/>
      <w:r w:rsidRPr="005C57D9">
        <w:rPr>
          <w:i/>
          <w:iCs/>
          <w:lang w:val="en-US"/>
        </w:rPr>
        <w:t>Recognize</w:t>
      </w:r>
      <w:bookmarkEnd w:id="283"/>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284" w:name="_Toc395525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284"/>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285" w:name="_Ref27554719"/>
      <w:bookmarkStart w:id="286" w:name="_Toc395525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85"/>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286"/>
    </w:p>
    <w:p w14:paraId="6402DD71" w14:textId="7FC6F188" w:rsidR="005A1B01" w:rsidRPr="005C57D9" w:rsidRDefault="005A1B01" w:rsidP="005A1B01">
      <w:pPr>
        <w:pStyle w:val="Heading2"/>
        <w:rPr>
          <w:lang w:val="en-US"/>
        </w:rPr>
      </w:pPr>
      <w:bookmarkStart w:id="287" w:name="_Toc39552382"/>
      <w:r w:rsidRPr="005C57D9">
        <w:rPr>
          <w:lang w:val="en-US"/>
        </w:rPr>
        <w:t>Implementasi Algoritme</w:t>
      </w:r>
      <w:bookmarkEnd w:id="287"/>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288" w:name="_Toc39552383"/>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288"/>
    </w:p>
    <w:p w14:paraId="0383DAA5" w14:textId="32045425"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Pr="005C57D9">
        <w:rPr>
          <w:lang w:val="en-US"/>
        </w:rPr>
        <w:t xml:space="preserve">, dimana k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289" w:name="_Ref27003080"/>
      <w:bookmarkStart w:id="290" w:name="_Toc395524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28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290"/>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291" w:name="_Ref27001638"/>
      <w:bookmarkStart w:id="292" w:name="_Toc395524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291"/>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292"/>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293" w:name="_Toc39552384"/>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293"/>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294" w:name="_Ref27003488"/>
      <w:bookmarkStart w:id="295" w:name="_Toc3955245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29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295"/>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296"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296"/>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2BA0C276" w:rsidR="00A06BF8" w:rsidRPr="005C57D9" w:rsidRDefault="00A06BF8" w:rsidP="00A06BF8">
      <w:pPr>
        <w:pStyle w:val="Caption"/>
        <w:rPr>
          <w:lang w:val="en-US"/>
        </w:rPr>
      </w:pPr>
      <w:bookmarkStart w:id="297" w:name="_Toc3955245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297"/>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298" w:name="_Toc39552385"/>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298"/>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4D3B920A" w:rsidR="00D67AAA" w:rsidRPr="005C57D9" w:rsidRDefault="00D67AAA" w:rsidP="005E39AB">
      <w:pPr>
        <w:pStyle w:val="Caption"/>
        <w:rPr>
          <w:lang w:val="en-US"/>
        </w:rPr>
      </w:pPr>
      <w:bookmarkStart w:id="299" w:name="_Ref37145826"/>
      <w:bookmarkStart w:id="300" w:name="_Toc3955245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299"/>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00"/>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01"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01"/>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02" w:name="_Ref37146005"/>
      <w:bookmarkStart w:id="303" w:name="_Toc3955245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02"/>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03"/>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04" w:name="_Toc39552386"/>
      <w:r w:rsidRPr="005C57D9">
        <w:rPr>
          <w:lang w:val="en-US"/>
        </w:rPr>
        <w:lastRenderedPageBreak/>
        <w:t>Implementasi User Interface</w:t>
      </w:r>
      <w:bookmarkEnd w:id="304"/>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05" w:name="_Toc39552387"/>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05"/>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06" w:name="_Ref37126445"/>
      <w:bookmarkStart w:id="307" w:name="_Toc395525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0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07"/>
    </w:p>
    <w:p w14:paraId="482C8EA0" w14:textId="0A5BA8A1" w:rsidR="00AE4944" w:rsidRPr="005C57D9" w:rsidRDefault="00AE4944" w:rsidP="00AE4944">
      <w:pPr>
        <w:pStyle w:val="Heading3"/>
        <w:ind w:left="630" w:hanging="630"/>
        <w:rPr>
          <w:lang w:val="en-US"/>
        </w:rPr>
      </w:pPr>
      <w:bookmarkStart w:id="308" w:name="_Toc3955238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08"/>
    </w:p>
    <w:p w14:paraId="72550A6A" w14:textId="7B679E9E" w:rsidR="00C567E5" w:rsidRPr="005C57D9" w:rsidRDefault="00C567E5" w:rsidP="00C567E5">
      <w:pPr>
        <w:pStyle w:val="BodyText"/>
        <w:ind w:firstLine="630"/>
        <w:rPr>
          <w:lang w:val="en-US"/>
        </w:rPr>
      </w:pPr>
      <w:r w:rsidRPr="005C57D9">
        <w:rPr>
          <w:lang w:val="en-US"/>
        </w:rPr>
        <w:t xml:space="preserve">Pada aplikasi DiSnap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09" w:name="_Ref37127000"/>
      <w:bookmarkStart w:id="310" w:name="_Toc395525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0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10"/>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11" w:name="_Ref37127009"/>
      <w:bookmarkStart w:id="312" w:name="_Toc395525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11"/>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12"/>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13" w:name="_Ref37127085"/>
      <w:bookmarkStart w:id="314" w:name="_Toc395525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1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14"/>
    </w:p>
    <w:p w14:paraId="169A7532" w14:textId="373F43E8" w:rsidR="00AE4944" w:rsidRPr="005C57D9" w:rsidRDefault="00AE4944" w:rsidP="00AE4944">
      <w:pPr>
        <w:pStyle w:val="Heading3"/>
        <w:ind w:left="630" w:hanging="630"/>
        <w:rPr>
          <w:lang w:val="en-US"/>
        </w:rPr>
      </w:pPr>
      <w:bookmarkStart w:id="315" w:name="_Toc3955238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15"/>
    </w:p>
    <w:p w14:paraId="74EFBE8D" w14:textId="25435FD4"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DiSnap.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16" w:name="_Ref37127221"/>
      <w:bookmarkStart w:id="317" w:name="_Toc3955253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1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17"/>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18" w:name="_Ref37127243"/>
      <w:bookmarkStart w:id="319" w:name="_Toc395525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18"/>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19"/>
    </w:p>
    <w:p w14:paraId="4A9DFFFD" w14:textId="13E59EA0" w:rsidR="00AE4944" w:rsidRPr="005C57D9" w:rsidRDefault="00AE4944" w:rsidP="00AE4944">
      <w:pPr>
        <w:pStyle w:val="Heading3"/>
        <w:ind w:left="630" w:hanging="630"/>
        <w:rPr>
          <w:lang w:val="en-US"/>
        </w:rPr>
      </w:pPr>
      <w:bookmarkStart w:id="320" w:name="_Toc3955239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20"/>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21" w:name="_Ref37127318"/>
      <w:bookmarkStart w:id="322" w:name="_Toc395525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2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22"/>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23" w:name="_Ref37127418"/>
      <w:bookmarkStart w:id="324" w:name="_Toc395525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2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24"/>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25" w:name="_Ref37127437"/>
      <w:bookmarkStart w:id="326" w:name="_Toc395525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2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26"/>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27" w:name="_Ref37127477"/>
      <w:bookmarkStart w:id="328" w:name="_Toc395525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2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28"/>
    </w:p>
    <w:p w14:paraId="122E80CC" w14:textId="2B11E021" w:rsidR="00AE4944" w:rsidRPr="005C57D9" w:rsidRDefault="00AE4944" w:rsidP="00AE4944">
      <w:pPr>
        <w:pStyle w:val="Heading3"/>
        <w:ind w:left="630" w:hanging="630"/>
        <w:rPr>
          <w:lang w:val="en-US"/>
        </w:rPr>
      </w:pPr>
      <w:bookmarkStart w:id="329" w:name="_Toc39552391"/>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29"/>
    </w:p>
    <w:p w14:paraId="4410F970" w14:textId="2830BE69"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1033B24"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30" w:name="_Ref37127972"/>
      <w:bookmarkStart w:id="331" w:name="_Toc395525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30"/>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31"/>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32" w:name="_Ref37128126"/>
      <w:bookmarkStart w:id="333" w:name="_Toc395525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32"/>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33"/>
    </w:p>
    <w:p w14:paraId="757675D3" w14:textId="3E3E9A5A" w:rsidR="00AE4944" w:rsidRPr="005C57D9" w:rsidRDefault="00AE4944" w:rsidP="00AE4944">
      <w:pPr>
        <w:pStyle w:val="Heading3"/>
        <w:ind w:left="630" w:hanging="630"/>
        <w:rPr>
          <w:lang w:val="en-US"/>
        </w:rPr>
      </w:pPr>
      <w:bookmarkStart w:id="334" w:name="_Toc3955239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34"/>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35" w:name="_Ref37128308"/>
      <w:bookmarkStart w:id="336" w:name="_Toc3955254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35"/>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36"/>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37" w:name="_Ref37128331"/>
      <w:bookmarkStart w:id="338" w:name="_Toc395525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37"/>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38"/>
    </w:p>
    <w:p w14:paraId="0B53075E" w14:textId="2FF84B6A" w:rsidR="00AE4944" w:rsidRPr="005C57D9" w:rsidRDefault="00AE4944" w:rsidP="00AE4944">
      <w:pPr>
        <w:pStyle w:val="Heading3"/>
        <w:ind w:left="630" w:hanging="630"/>
        <w:rPr>
          <w:lang w:val="en-US"/>
        </w:rPr>
      </w:pPr>
      <w:bookmarkStart w:id="339" w:name="_Toc39552393"/>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39"/>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40" w:name="_Ref37128351"/>
      <w:bookmarkStart w:id="341" w:name="_Toc395525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40"/>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41"/>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42" w:name="_Ref37128649"/>
      <w:bookmarkStart w:id="343" w:name="_Toc3955254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42"/>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43"/>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44" w:name="_Toc39552394"/>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44"/>
    </w:p>
    <w:p w14:paraId="3B73AF69" w14:textId="0B7267FE"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45" w:name="_Ref37128756"/>
      <w:bookmarkStart w:id="346" w:name="_Toc395525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45"/>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46"/>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47" w:name="_Toc39552395"/>
      <w:r w:rsidRPr="005C57D9">
        <w:rPr>
          <w:lang w:val="en-US"/>
        </w:rPr>
        <w:lastRenderedPageBreak/>
        <w:t>PENGUJIAN</w:t>
      </w:r>
      <w:bookmarkEnd w:id="347"/>
    </w:p>
    <w:p w14:paraId="17FDC83B" w14:textId="26195D36" w:rsidR="003E6EDF" w:rsidRPr="005C57D9" w:rsidRDefault="006A1338" w:rsidP="003E6EDF">
      <w:pPr>
        <w:pStyle w:val="BodyText"/>
        <w:ind w:firstLine="720"/>
        <w:rPr>
          <w:lang w:val="en-US"/>
        </w:rPr>
      </w:pPr>
      <w:r w:rsidRPr="005C57D9">
        <w:rPr>
          <w:lang w:val="en-US"/>
        </w:rPr>
        <w:t>Pada bab ini peneliti melakukan pengujian pada sistem yaitu aplikasi DiSnap yang telah berhasil melalui proses implementasi</w:t>
      </w:r>
      <w:bookmarkStart w:id="348"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48"/>
      <w:r w:rsidR="00200CF4" w:rsidRPr="005C57D9">
        <w:rPr>
          <w:lang w:val="en-US"/>
        </w:rPr>
        <w:t xml:space="preserve"> </w:t>
      </w:r>
    </w:p>
    <w:p w14:paraId="25C89F34" w14:textId="6FC28863" w:rsidR="003E6EDF" w:rsidRPr="005C57D9" w:rsidRDefault="003E6EDF" w:rsidP="003E6EDF">
      <w:pPr>
        <w:pStyle w:val="Heading2"/>
        <w:rPr>
          <w:lang w:val="en-US"/>
        </w:rPr>
      </w:pPr>
      <w:bookmarkStart w:id="349" w:name="_Toc39552396"/>
      <w:r w:rsidRPr="005C57D9">
        <w:rPr>
          <w:lang w:val="en-US"/>
        </w:rPr>
        <w:t>Pengujian Validasi (</w:t>
      </w:r>
      <w:r w:rsidRPr="005C57D9">
        <w:rPr>
          <w:i/>
          <w:iCs/>
          <w:lang w:val="en-US"/>
        </w:rPr>
        <w:t>Blackbox Testing</w:t>
      </w:r>
      <w:r w:rsidR="00D73C06" w:rsidRPr="005C57D9">
        <w:rPr>
          <w:lang w:val="en-US"/>
        </w:rPr>
        <w:t>)</w:t>
      </w:r>
      <w:bookmarkEnd w:id="349"/>
    </w:p>
    <w:p w14:paraId="1BFE575B" w14:textId="57953B6D" w:rsidR="00566321" w:rsidRPr="005C57D9" w:rsidRDefault="000F28DA" w:rsidP="00566321">
      <w:pPr>
        <w:pStyle w:val="BodyText"/>
        <w:ind w:firstLine="720"/>
        <w:rPr>
          <w:lang w:val="en-US"/>
        </w:rPr>
      </w:pPr>
      <w:bookmarkStart w:id="350"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50"/>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51" w:name="_Toc39552397"/>
      <w:r w:rsidRPr="005C57D9">
        <w:rPr>
          <w:lang w:val="en-US"/>
        </w:rPr>
        <w:t>Pengujian Validasi Mendapatkan Gambar</w:t>
      </w:r>
      <w:bookmarkEnd w:id="351"/>
    </w:p>
    <w:p w14:paraId="5EB42E76" w14:textId="0F13A71B"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52" w:name="_Ref37708154"/>
      <w:bookmarkStart w:id="353" w:name="_Toc3955245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52"/>
      <w:r w:rsidRPr="005C57D9">
        <w:rPr>
          <w:lang w:val="en-US"/>
        </w:rPr>
        <w:t xml:space="preserve"> Kasus Uji Mendapatkan Gambar Melalui Kamera</w:t>
      </w:r>
      <w:bookmarkEnd w:id="353"/>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54" w:name="_Ref37708408"/>
      <w:bookmarkStart w:id="355" w:name="_Toc3955245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54"/>
      <w:r w:rsidRPr="005C57D9">
        <w:rPr>
          <w:lang w:val="en-US"/>
        </w:rPr>
        <w:t xml:space="preserve"> Kasus Uji Mendapatkan Gambar Melalui Galeri</w:t>
      </w:r>
      <w:bookmarkEnd w:id="355"/>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56" w:name="_Toc39552398"/>
      <w:r w:rsidRPr="005C57D9">
        <w:rPr>
          <w:lang w:val="en-US"/>
        </w:rPr>
        <w:lastRenderedPageBreak/>
        <w:t>Pengujian Validasi Mendeteksi Penyakit</w:t>
      </w:r>
      <w:bookmarkEnd w:id="356"/>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57" w:name="_Ref37708464"/>
      <w:bookmarkStart w:id="358" w:name="_Toc3955245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57"/>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58"/>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59" w:name="_Ref37708829"/>
      <w:bookmarkStart w:id="360" w:name="_Toc3955245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59"/>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60"/>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61" w:name="_Toc39552399"/>
      <w:r w:rsidRPr="005C57D9">
        <w:rPr>
          <w:lang w:val="en-US"/>
        </w:rPr>
        <w:t>Pengujian Validasi Mengetahui Informasi Penyakit dan Pengendalian Penyakit</w:t>
      </w:r>
      <w:bookmarkEnd w:id="361"/>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62" w:name="_Ref37709108"/>
      <w:bookmarkStart w:id="363" w:name="_Toc3955245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62"/>
      <w:r w:rsidRPr="005C57D9">
        <w:rPr>
          <w:lang w:val="en-US"/>
        </w:rPr>
        <w:t xml:space="preserve"> Kasus Uji </w:t>
      </w:r>
      <w:r w:rsidR="00673532" w:rsidRPr="005C57D9">
        <w:rPr>
          <w:lang w:val="en-US"/>
        </w:rPr>
        <w:t>Mengetahui Informasi Penyakit dan Pengendalian Penyakit</w:t>
      </w:r>
      <w:bookmarkEnd w:id="363"/>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64" w:name="_Toc39552400"/>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64"/>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65" w:name="_Ref37709273"/>
      <w:bookmarkStart w:id="366" w:name="_Toc3955245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65"/>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66"/>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67" w:name="_Ref37709493"/>
      <w:bookmarkStart w:id="368" w:name="_Toc3955246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67"/>
      <w:r w:rsidRPr="005C57D9">
        <w:rPr>
          <w:lang w:val="en-US"/>
        </w:rPr>
        <w:t xml:space="preserve"> Kasus Uji Tidak Terdapat </w:t>
      </w:r>
      <w:r w:rsidR="00C04DEA" w:rsidRPr="005C57D9">
        <w:rPr>
          <w:lang w:val="en-US"/>
        </w:rPr>
        <w:t>Riwayat Hasil Deteksi</w:t>
      </w:r>
      <w:bookmarkEnd w:id="368"/>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69" w:name="_Toc39552401"/>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69"/>
    </w:p>
    <w:p w14:paraId="6496A392" w14:textId="79A8EEF2"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70" w:name="_Ref37709982"/>
      <w:bookmarkStart w:id="371" w:name="_Toc3955246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70"/>
      <w:r w:rsidRPr="005C57D9">
        <w:rPr>
          <w:lang w:val="en-US"/>
        </w:rPr>
        <w:t xml:space="preserve"> Kasus Uji Menghapus Riwayat Hasil Deteksi</w:t>
      </w:r>
      <w:bookmarkEnd w:id="371"/>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72" w:name="_Toc39552402"/>
      <w:r w:rsidRPr="005C57D9">
        <w:rPr>
          <w:lang w:val="en-US"/>
        </w:rPr>
        <w:t>Pengujian Akurasi</w:t>
      </w:r>
      <w:bookmarkEnd w:id="372"/>
    </w:p>
    <w:p w14:paraId="0286106A" w14:textId="387B5287" w:rsidR="00EB5C4F" w:rsidRPr="005C57D9" w:rsidRDefault="00B04943" w:rsidP="005D7B54">
      <w:pPr>
        <w:pStyle w:val="BodyText"/>
        <w:ind w:firstLine="720"/>
        <w:rPr>
          <w:lang w:val="en-US"/>
        </w:rPr>
      </w:pPr>
      <w:bookmarkStart w:id="373"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73"/>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15EDD91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9</w:t>
      </w:r>
      <w:r w:rsidR="000737C4" w:rsidRPr="005C57D9">
        <w:rPr>
          <w:lang w:val="en-US"/>
        </w:rPr>
        <w:fldChar w:fldCharType="end"/>
      </w:r>
      <w:r w:rsidR="000737C4" w:rsidRPr="005C57D9">
        <w:rPr>
          <w:lang w:val="en-US"/>
        </w:rPr>
        <w:t>.</w:t>
      </w:r>
    </w:p>
    <w:p w14:paraId="37D6DD73" w14:textId="6CEA9F5B" w:rsidR="00127157" w:rsidRPr="005C57D9" w:rsidRDefault="00E00AB6" w:rsidP="00E00AB6">
      <w:pPr>
        <w:pStyle w:val="Caption"/>
        <w:rPr>
          <w:lang w:val="en-US"/>
        </w:rPr>
      </w:pPr>
      <w:bookmarkStart w:id="374" w:name="_Ref37939246"/>
      <w:bookmarkStart w:id="375" w:name="_Toc3955246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374"/>
      <w:r w:rsidRPr="005C57D9">
        <w:rPr>
          <w:lang w:val="en-US"/>
        </w:rPr>
        <w:t xml:space="preserve"> </w:t>
      </w:r>
      <w:r w:rsidR="000737C4" w:rsidRPr="005C57D9">
        <w:rPr>
          <w:lang w:val="en-US"/>
        </w:rPr>
        <w:t>Rincian data latih dan data uji pada aplikasi DiSnap</w:t>
      </w:r>
      <w:bookmarkEnd w:id="375"/>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376" w:name="_Toc39552403"/>
      <w:r w:rsidRPr="005C57D9">
        <w:rPr>
          <w:lang w:val="en-US"/>
        </w:rPr>
        <w:t>Hasil Pengujian Akurasi</w:t>
      </w:r>
      <w:bookmarkEnd w:id="376"/>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377" w:name="_Ref37967298"/>
      <w:bookmarkStart w:id="378" w:name="_Toc3955246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77"/>
      <w:r w:rsidRPr="005C57D9">
        <w:rPr>
          <w:lang w:val="en-US"/>
        </w:rPr>
        <w:t xml:space="preserve"> Pengujian Terhadap Bercak Daun</w:t>
      </w:r>
      <w:bookmarkEnd w:id="378"/>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379" w:name="_Toc3955246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379"/>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380" w:name="_Toc3955246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380"/>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381" w:name="_Toc3955246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Thrips</w:t>
      </w:r>
      <w:bookmarkEnd w:id="381"/>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382" w:name="_Toc3955246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382"/>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383" w:name="_Ref37967345"/>
      <w:bookmarkStart w:id="384" w:name="_Toc3955246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383"/>
      <w:r w:rsidRPr="005C57D9">
        <w:rPr>
          <w:lang w:val="en-US"/>
        </w:rPr>
        <w:t xml:space="preserve"> Pengujian Terhadap Virus Kuning</w:t>
      </w:r>
      <w:bookmarkEnd w:id="384"/>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385" w:name="_Ref37967314"/>
      <w:bookmarkStart w:id="386" w:name="_Toc3955246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385"/>
      <w:r w:rsidRPr="005C57D9">
        <w:rPr>
          <w:lang w:val="en-US"/>
        </w:rPr>
        <w:t xml:space="preserve"> Hasil Pengujian Data Uji</w:t>
      </w:r>
      <w:bookmarkEnd w:id="386"/>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387" w:name="_Toc39552404"/>
      <w:r w:rsidRPr="005C57D9">
        <w:rPr>
          <w:lang w:val="en-US"/>
        </w:rPr>
        <w:t xml:space="preserve">Pengujian </w:t>
      </w:r>
      <w:r w:rsidRPr="005C57D9">
        <w:rPr>
          <w:i/>
          <w:iCs/>
          <w:lang w:val="en-US"/>
        </w:rPr>
        <w:t>Usability</w:t>
      </w:r>
      <w:bookmarkEnd w:id="387"/>
    </w:p>
    <w:p w14:paraId="1F8F77BA" w14:textId="32D16292" w:rsidR="00E32DEF" w:rsidRPr="005C57D9" w:rsidRDefault="00E32DEF" w:rsidP="00AD63F0">
      <w:pPr>
        <w:pStyle w:val="BodyText"/>
        <w:ind w:firstLine="720"/>
        <w:rPr>
          <w:rFonts w:eastAsia="Times New Roman" w:cs="Times New Roman"/>
          <w:szCs w:val="24"/>
          <w:lang w:val="en-US"/>
        </w:rPr>
      </w:pPr>
      <w:bookmarkStart w:id="388"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388"/>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389" w:name="_Ref38183448"/>
      <w:bookmarkStart w:id="390" w:name="_Toc3955247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389"/>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390"/>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3429CF67"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usabilitas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r w:rsidR="006C542C" w:rsidRPr="005C57D9">
        <w:rPr>
          <w:i/>
          <w:iCs/>
          <w:lang w:val="en-US"/>
        </w:rPr>
        <w:t xml:space="preserve">likert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3CD28417" w14:textId="24621CC6" w:rsidR="006C542C" w:rsidRPr="005C57D9" w:rsidRDefault="006C542C" w:rsidP="006C542C">
      <w:pPr>
        <w:pStyle w:val="Caption"/>
        <w:rPr>
          <w:lang w:val="en-US"/>
        </w:rPr>
      </w:pPr>
      <w:bookmarkStart w:id="391" w:name="_Ref38184239"/>
      <w:bookmarkStart w:id="392" w:name="_Toc39552471"/>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391"/>
      <w:r w:rsidRPr="005C57D9">
        <w:rPr>
          <w:lang w:val="en-US"/>
        </w:rPr>
        <w:t xml:space="preserve"> Skor Skala Likert untuk Setiap Pertanyaan</w:t>
      </w:r>
      <w:bookmarkEnd w:id="392"/>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393" w:name="_Ref38184150"/>
      <w:bookmarkStart w:id="394" w:name="_Toc3955247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393"/>
      <w:r w:rsidRPr="005C57D9">
        <w:rPr>
          <w:lang w:val="en-US"/>
        </w:rPr>
        <w:t xml:space="preserve"> </w:t>
      </w:r>
      <w:r w:rsidR="00FD6ED0" w:rsidRPr="005C57D9">
        <w:rPr>
          <w:lang w:val="en-US"/>
        </w:rPr>
        <w:t>Kuesioner</w:t>
      </w:r>
      <w:r w:rsidRPr="005C57D9">
        <w:rPr>
          <w:lang w:val="en-US"/>
        </w:rPr>
        <w:t xml:space="preserve"> SUPR-Qm</w:t>
      </w:r>
      <w:bookmarkEnd w:id="394"/>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0A68660E"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Adapun rumus untuk menghitung dari nilai </w:t>
      </w:r>
      <w:r w:rsidR="00FD6ED0" w:rsidRPr="005C57D9">
        <w:rPr>
          <w:lang w:val="en-US"/>
        </w:rPr>
        <w:t>kuesioner</w:t>
      </w:r>
      <w:r w:rsidR="00843FE8" w:rsidRPr="005C57D9">
        <w:rPr>
          <w:lang w:val="en-US"/>
        </w:rPr>
        <w:t xml:space="preserve"> SUPR-Qm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 xml:space="preserve">Pada persamaan 6.2, merupakan rumus untuk menghitung nilai SUPR-Q yang dapat digunakan untuk juga menghitung nilai SUPR-Qm.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395" w:name="_Toc39552405"/>
      <w:r w:rsidRPr="005C57D9">
        <w:rPr>
          <w:lang w:val="en-US"/>
        </w:rPr>
        <w:lastRenderedPageBreak/>
        <w:t xml:space="preserve">Hasil Pengujian </w:t>
      </w:r>
      <w:r w:rsidRPr="005C57D9">
        <w:rPr>
          <w:i/>
          <w:iCs/>
          <w:lang w:val="en-US"/>
        </w:rPr>
        <w:t>Usability</w:t>
      </w:r>
      <w:bookmarkEnd w:id="395"/>
    </w:p>
    <w:p w14:paraId="69A79728" w14:textId="45DBE295"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704F6E73" w:rsidR="00E13024" w:rsidRPr="005C57D9" w:rsidRDefault="00E13024" w:rsidP="00E13024">
      <w:pPr>
        <w:pStyle w:val="Caption"/>
        <w:rPr>
          <w:rFonts w:eastAsia="Times New Roman" w:cs="Times New Roman"/>
          <w:sz w:val="26"/>
          <w:lang w:val="en-US"/>
        </w:rPr>
      </w:pPr>
      <w:bookmarkStart w:id="396" w:name="_Ref38206281"/>
      <w:bookmarkStart w:id="397" w:name="_Toc3955247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396"/>
      <w:r w:rsidRPr="005C57D9">
        <w:rPr>
          <w:lang w:val="en-US"/>
        </w:rPr>
        <w:t xml:space="preserve"> Responden Pengujian </w:t>
      </w:r>
      <w:r w:rsidRPr="005C57D9">
        <w:rPr>
          <w:i/>
          <w:iCs/>
          <w:lang w:val="en-US"/>
        </w:rPr>
        <w:t>Usability</w:t>
      </w:r>
      <w:bookmarkEnd w:id="397"/>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398" w:name="_Ref38207174"/>
      <w:bookmarkStart w:id="399" w:name="_Toc3955247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398"/>
      <w:r w:rsidRPr="005C57D9">
        <w:rPr>
          <w:lang w:val="en-US"/>
        </w:rPr>
        <w:t xml:space="preserve"> </w:t>
      </w:r>
      <w:r w:rsidRPr="005C57D9">
        <w:rPr>
          <w:i/>
          <w:iCs/>
          <w:lang w:val="en-US"/>
        </w:rPr>
        <w:t>Task Completion Rate</w:t>
      </w:r>
      <w:bookmarkEnd w:id="399"/>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2FE7FC5"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00" w:name="_Ref38212728"/>
      <w:bookmarkStart w:id="401" w:name="_Toc3955247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00"/>
      <w:r w:rsidRPr="005C57D9">
        <w:rPr>
          <w:lang w:val="en-US"/>
        </w:rPr>
        <w:t xml:space="preserve"> Hasil Pengujian Kuesioner SUPR-Qm</w:t>
      </w:r>
      <w:bookmarkEnd w:id="401"/>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11D7D5A4"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02" w:name="_Toc39552406"/>
      <w:r w:rsidRPr="005C57D9">
        <w:rPr>
          <w:lang w:val="en-US"/>
        </w:rPr>
        <w:t xml:space="preserve">Pengujian </w:t>
      </w:r>
      <w:r w:rsidRPr="005C57D9">
        <w:rPr>
          <w:i/>
          <w:iCs/>
          <w:lang w:val="en-US"/>
        </w:rPr>
        <w:t>Compatibility</w:t>
      </w:r>
      <w:bookmarkEnd w:id="402"/>
    </w:p>
    <w:p w14:paraId="7A3F3855" w14:textId="1ACEA0C8" w:rsidR="00B1490E" w:rsidRPr="005C57D9" w:rsidRDefault="00B1490E" w:rsidP="00B1490E">
      <w:pPr>
        <w:pStyle w:val="BodyText"/>
        <w:ind w:firstLine="720"/>
        <w:rPr>
          <w:rFonts w:eastAsia="Times New Roman" w:cs="Times New Roman"/>
          <w:szCs w:val="24"/>
          <w:lang w:val="en-US"/>
        </w:rPr>
      </w:pPr>
      <w:bookmarkStart w:id="403"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03"/>
      <w:r w:rsidRPr="005C57D9">
        <w:rPr>
          <w:rFonts w:eastAsia="Times New Roman" w:cs="Times New Roman"/>
          <w:szCs w:val="24"/>
          <w:lang w:val="en-US"/>
        </w:rPr>
        <w:t xml:space="preserve">. </w:t>
      </w:r>
    </w:p>
    <w:p w14:paraId="4F1EC57B" w14:textId="27BA9C5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04" w:name="_Ref38215781"/>
      <w:bookmarkStart w:id="405" w:name="_Toc39552476"/>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04"/>
      <w:r w:rsidRPr="005C57D9">
        <w:rPr>
          <w:lang w:val="en-US"/>
        </w:rPr>
        <w:t xml:space="preserve"> Pengujian </w:t>
      </w:r>
      <w:r w:rsidRPr="005C57D9">
        <w:rPr>
          <w:i/>
          <w:iCs/>
          <w:lang w:val="en-US"/>
        </w:rPr>
        <w:t>Compatibility</w:t>
      </w:r>
      <w:bookmarkEnd w:id="405"/>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06" w:name="_Toc39552407"/>
      <w:r w:rsidRPr="005C57D9">
        <w:rPr>
          <w:lang w:val="en-US"/>
        </w:rPr>
        <w:t>Analisis Hasil Pengujian</w:t>
      </w:r>
      <w:bookmarkEnd w:id="406"/>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07" w:name="_Toc39552408"/>
      <w:r w:rsidRPr="005C57D9">
        <w:rPr>
          <w:lang w:val="en-US"/>
        </w:rPr>
        <w:t>Analisis Hasil Pengujian Validasi</w:t>
      </w:r>
      <w:bookmarkEnd w:id="407"/>
    </w:p>
    <w:p w14:paraId="0264B48F" w14:textId="0D869D71" w:rsidR="0045667C" w:rsidRPr="005C57D9" w:rsidRDefault="0045667C" w:rsidP="00C324A6">
      <w:pPr>
        <w:pStyle w:val="BodyText"/>
        <w:ind w:firstLine="720"/>
        <w:rPr>
          <w:lang w:val="en-US"/>
        </w:rPr>
      </w:pPr>
      <w:bookmarkStart w:id="408"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08"/>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09" w:name="_Toc39552409"/>
      <w:r w:rsidRPr="005C57D9">
        <w:rPr>
          <w:lang w:val="en-US"/>
        </w:rPr>
        <w:t>Analisis Hasil Pengujian Akurasi</w:t>
      </w:r>
      <w:bookmarkEnd w:id="409"/>
    </w:p>
    <w:p w14:paraId="0BC4D980" w14:textId="22B75B9E" w:rsidR="00C85162" w:rsidRPr="005C57D9" w:rsidRDefault="00C85162" w:rsidP="00C55B0C">
      <w:pPr>
        <w:pStyle w:val="BodyText"/>
        <w:ind w:firstLine="720"/>
        <w:rPr>
          <w:lang w:val="en-US"/>
        </w:rPr>
      </w:pPr>
      <w:bookmarkStart w:id="410"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11" w:name="_Toc39552410"/>
      <w:bookmarkEnd w:id="410"/>
      <w:r w:rsidRPr="005C57D9">
        <w:rPr>
          <w:lang w:val="en-US"/>
        </w:rPr>
        <w:t xml:space="preserve">Analisis Hasil Pengujian </w:t>
      </w:r>
      <w:r w:rsidRPr="005C57D9">
        <w:rPr>
          <w:i/>
          <w:iCs/>
          <w:lang w:val="en-US"/>
        </w:rPr>
        <w:t>Usability</w:t>
      </w:r>
      <w:bookmarkEnd w:id="411"/>
    </w:p>
    <w:p w14:paraId="55D29768" w14:textId="190F9492" w:rsidR="00C55B0C" w:rsidRPr="00A73702" w:rsidRDefault="00C55B0C" w:rsidP="008A331B">
      <w:pPr>
        <w:pStyle w:val="BodyText"/>
        <w:ind w:firstLine="720"/>
        <w:rPr>
          <w:sz w:val="22"/>
          <w:szCs w:val="20"/>
          <w:lang w:val="en-US"/>
        </w:rPr>
      </w:pPr>
      <w:bookmarkStart w:id="412" w:name="_Hlk39128171"/>
      <w:bookmarkStart w:id="413"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DiSnap</w:t>
      </w:r>
      <w:r w:rsidR="00A73702">
        <w:rPr>
          <w:rFonts w:eastAsia="Times New Roman" w:cs="Times New Roman"/>
          <w:szCs w:val="20"/>
          <w:lang w:val="en-US"/>
        </w:rPr>
        <w:t xml:space="preserve"> menggunakan </w:t>
      </w:r>
      <w:r w:rsidR="00A73702" w:rsidRPr="00A73702">
        <w:rPr>
          <w:rFonts w:eastAsia="Times New Roman" w:cs="Times New Roman"/>
          <w:szCs w:val="20"/>
          <w:lang w:val="en-US"/>
        </w:rPr>
        <w:t>SUPR-Qm</w:t>
      </w:r>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 xml:space="preserve">didapatkan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Qm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DiSnap dinilai baik dan dapat diterima oleh para pakar dan petani tanaman cabai di Balai Pengkajian Teknologi Pertanian (BPTP) Jawa Timur</w:t>
      </w:r>
      <w:bookmarkEnd w:id="412"/>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14" w:name="_Toc39552411"/>
      <w:bookmarkEnd w:id="413"/>
      <w:r w:rsidRPr="005C57D9">
        <w:rPr>
          <w:lang w:val="en-US"/>
        </w:rPr>
        <w:t xml:space="preserve">Analisis Hasil Pengujian </w:t>
      </w:r>
      <w:r w:rsidRPr="005C57D9">
        <w:rPr>
          <w:i/>
          <w:iCs/>
          <w:lang w:val="en-US"/>
        </w:rPr>
        <w:t>Compatibility</w:t>
      </w:r>
      <w:bookmarkEnd w:id="414"/>
    </w:p>
    <w:p w14:paraId="56276413" w14:textId="00A66BE6"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15"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15"/>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16" w:name="_Toc39552412"/>
      <w:r w:rsidRPr="005C57D9">
        <w:rPr>
          <w:lang w:val="en-US"/>
        </w:rPr>
        <w:lastRenderedPageBreak/>
        <w:t>PENUTUP</w:t>
      </w:r>
      <w:bookmarkEnd w:id="416"/>
    </w:p>
    <w:p w14:paraId="5EC85C3E" w14:textId="2610E02F" w:rsidR="002C6CA1" w:rsidRPr="005C57D9" w:rsidRDefault="002C6CA1" w:rsidP="002C6CA1">
      <w:pPr>
        <w:pStyle w:val="BodyText"/>
        <w:ind w:firstLine="720"/>
        <w:rPr>
          <w:lang w:val="en-US"/>
        </w:rPr>
      </w:pPr>
      <w:r w:rsidRPr="005C57D9">
        <w:rPr>
          <w:lang w:val="en-US"/>
        </w:rPr>
        <w:t>Pada bagian ini berisi kesimpulan dan saran dari terhadap penelitian pengembangan aplikasi pendeteksi penyakit pada tanaman cabai menggunakan teknologi clarifai.</w:t>
      </w:r>
    </w:p>
    <w:p w14:paraId="4FCE324F" w14:textId="74E8035E" w:rsidR="002C6CA1" w:rsidRPr="005C57D9" w:rsidRDefault="00716E41" w:rsidP="002C6CA1">
      <w:pPr>
        <w:pStyle w:val="Heading2"/>
        <w:rPr>
          <w:lang w:val="en-US"/>
        </w:rPr>
      </w:pPr>
      <w:bookmarkStart w:id="417" w:name="_Toc39552413"/>
      <w:r w:rsidRPr="005C57D9">
        <w:rPr>
          <w:lang w:val="en-US"/>
        </w:rPr>
        <w:t>Kesimpulan</w:t>
      </w:r>
      <w:bookmarkEnd w:id="417"/>
    </w:p>
    <w:p w14:paraId="03D628B6" w14:textId="0BF7374B" w:rsidR="002C6CA1" w:rsidRPr="005C57D9" w:rsidRDefault="002C6CA1" w:rsidP="001A62C2">
      <w:pPr>
        <w:pStyle w:val="BodyText"/>
        <w:ind w:firstLine="720"/>
        <w:rPr>
          <w:lang w:val="en-US"/>
        </w:rPr>
      </w:pPr>
      <w:bookmarkStart w:id="418"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menggunakan teknologi clarifai, maka didapatkan</w:t>
      </w:r>
      <w:r w:rsidR="008D1817" w:rsidRPr="005C57D9">
        <w:rPr>
          <w:lang w:val="en-US"/>
        </w:rPr>
        <w:t xml:space="preserve"> 3</w:t>
      </w:r>
      <w:r w:rsidRPr="005C57D9">
        <w:rPr>
          <w:lang w:val="en-US"/>
        </w:rPr>
        <w:t xml:space="preserve"> kesimpulan sebagai berikut :</w:t>
      </w:r>
    </w:p>
    <w:p w14:paraId="48BEE23C" w14:textId="3A0D2E77" w:rsidR="003D21A0" w:rsidRDefault="005058A1" w:rsidP="0046792A">
      <w:pPr>
        <w:pStyle w:val="BodyText"/>
        <w:numPr>
          <w:ilvl w:val="0"/>
          <w:numId w:val="57"/>
        </w:numPr>
        <w:rPr>
          <w:lang w:val="en-US"/>
        </w:rPr>
      </w:pPr>
      <w:bookmarkStart w:id="419"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mobile pendeteksi penyakit pada tanaman caba memiliki </w:t>
      </w:r>
      <w:r w:rsidR="003D21A0" w:rsidRPr="005C57D9">
        <w:rPr>
          <w:lang w:val="en-US"/>
        </w:rPr>
        <w:t>5 kebutuhan fungsional dan 2 kebutuhan non fungsional.</w:t>
      </w:r>
      <w:bookmarkEnd w:id="419"/>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ntegrasi teknologi clarifai pada pengembangan aplikasi mobil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cabai menggunakan teknologi clarifai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18"/>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20" w:name="_Toc39552414"/>
      <w:r w:rsidRPr="005C57D9">
        <w:rPr>
          <w:lang w:val="en-US"/>
        </w:rPr>
        <w:t>Saran</w:t>
      </w:r>
      <w:bookmarkEnd w:id="420"/>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21" w:name="_Toc39552415"/>
      <w:bookmarkStart w:id="422" w:name="_Toc402485282"/>
      <w:bookmarkEnd w:id="26"/>
      <w:r w:rsidRPr="005C57D9">
        <w:rPr>
          <w:caps w:val="0"/>
        </w:rPr>
        <w:lastRenderedPageBreak/>
        <w:t>DAFTAR REFERENSI</w:t>
      </w:r>
      <w:bookmarkEnd w:id="421"/>
    </w:p>
    <w:p w14:paraId="3A93A866" w14:textId="77777777" w:rsidR="003E4CFC" w:rsidRPr="005C57D9" w:rsidRDefault="003E4CFC" w:rsidP="003E4CFC">
      <w:pPr>
        <w:ind w:left="810" w:hanging="810"/>
        <w:rPr>
          <w:rFonts w:asciiTheme="minorHAnsi" w:hAnsiTheme="minorHAnsi" w:cstheme="minorHAnsi"/>
          <w:lang w:val="en-US"/>
        </w:rPr>
      </w:pPr>
      <w:bookmarkStart w:id="423"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Santoso,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r w:rsidRPr="005C57D9">
        <w:rPr>
          <w:rFonts w:cs="Calibri"/>
          <w:lang w:val="en-US"/>
        </w:rPr>
        <w:t xml:space="preserve">Bassil,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2"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7AE31F6E"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3"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armawan, D.A. and E. Pasandaran.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Shanhua. Tainan: AVRDC. Pp.139-171. </w:t>
      </w:r>
      <w:r w:rsidRPr="005C57D9">
        <w:rPr>
          <w:rFonts w:asciiTheme="minorHAnsi" w:hAnsiTheme="minorHAnsi" w:cstheme="minorHAnsi"/>
          <w:color w:val="0000FF"/>
          <w:szCs w:val="24"/>
          <w:lang w:val="en-US"/>
        </w:rPr>
        <w:t xml:space="preserve">http://www.avrdc.org/pdf/dynamics/ </w:t>
      </w:r>
      <w:r w:rsidRPr="005C57D9">
        <w:rPr>
          <w:rFonts w:asciiTheme="minorHAnsi" w:hAnsiTheme="minorHAnsi" w:cstheme="minorHAnsi"/>
          <w:szCs w:val="24"/>
          <w:lang w:val="en-US"/>
        </w:rPr>
        <w:t>Indonesia.pfd</w:t>
      </w:r>
      <w:r w:rsidR="00E33C49" w:rsidRPr="005C57D9">
        <w:rPr>
          <w:rFonts w:asciiTheme="minorHAnsi" w:hAnsiTheme="minorHAnsi" w:cstheme="minorHAnsi"/>
          <w:szCs w:val="24"/>
          <w:lang w:val="en-US"/>
        </w:rPr>
        <w:t>.</w:t>
      </w:r>
    </w:p>
    <w:p w14:paraId="1D6522AB" w14:textId="0A383BA6"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G., 2018.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4" w:history="1">
        <w:r w:rsidRPr="005C57D9">
          <w:rPr>
            <w:rStyle w:val="Hyperlink"/>
            <w:rFonts w:asciiTheme="minorHAnsi" w:hAnsiTheme="minorHAnsi" w:cstheme="minorHAnsi"/>
            <w:szCs w:val="24"/>
            <w:lang w:val="en-US"/>
          </w:rPr>
          <w:t>https://developer.android.com/about/</w:t>
        </w:r>
      </w:hyperlink>
      <w:r w:rsidRPr="005C57D9">
        <w:rPr>
          <w:rFonts w:asciiTheme="minorHAnsi" w:hAnsiTheme="minorHAnsi" w:cstheme="minorHAnsi"/>
          <w:szCs w:val="24"/>
          <w:lang w:val="en-US"/>
        </w:rPr>
        <w:t xml:space="preserve"> [Diakses 16 Juli 2019].</w:t>
      </w:r>
    </w:p>
    <w:p w14:paraId="2A54F359" w14:textId="41CEC37D" w:rsidR="008F7F46" w:rsidRPr="008F7F46" w:rsidRDefault="008F7F46" w:rsidP="003E4CFC">
      <w:pPr>
        <w:ind w:left="810" w:hanging="810"/>
        <w:rPr>
          <w:rFonts w:asciiTheme="minorHAnsi" w:hAnsiTheme="minorHAnsi" w:cstheme="minorHAnsi"/>
          <w:szCs w:val="24"/>
          <w:lang w:val="en-US"/>
        </w:rPr>
      </w:pPr>
      <w:r>
        <w:t xml:space="preserve">Developers, A. (2019c). Save data in a local </w:t>
      </w:r>
      <w:r w:rsidR="00206351" w:rsidRPr="00206351">
        <w:rPr>
          <w:i/>
          <w:iCs/>
        </w:rPr>
        <w:t>database</w:t>
      </w:r>
      <w:r>
        <w:t xml:space="preserve"> using Room. Retrieved July 24, 2019, from https://developer.android.com/training/datastorage/room/index.html</w:t>
      </w:r>
      <w:r>
        <w:rPr>
          <w:lang w:val="en-US"/>
        </w:rPr>
        <w:t>.</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r>
        <w:rPr>
          <w:rFonts w:asciiTheme="minorHAnsi" w:hAnsiTheme="minorHAnsi" w:cstheme="minorHAnsi"/>
          <w:szCs w:val="24"/>
          <w:lang w:val="en-US"/>
        </w:rPr>
        <w:t xml:space="preserve">Imgur. </w:t>
      </w:r>
      <w:r>
        <w:rPr>
          <w:rFonts w:asciiTheme="minorHAnsi" w:hAnsiTheme="minorHAnsi" w:cstheme="minorHAnsi"/>
          <w:i/>
          <w:iCs/>
          <w:szCs w:val="24"/>
          <w:lang w:val="en-US"/>
        </w:rPr>
        <w:t xml:space="preserve">About Imgur. </w:t>
      </w:r>
      <w:r>
        <w:rPr>
          <w:rFonts w:asciiTheme="minorHAnsi" w:hAnsiTheme="minorHAnsi" w:cstheme="minorHAnsi"/>
          <w:szCs w:val="24"/>
          <w:lang w:val="en-US"/>
        </w:rPr>
        <w:t xml:space="preserve">[Online] Tersedia di: </w:t>
      </w:r>
      <w:hyperlink r:id="rId95"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hyperlink r:id="rId96" w:history="1">
        <w:r w:rsidRPr="009D3AD3">
          <w:rPr>
            <w:rStyle w:val="Hyperlink"/>
          </w:rPr>
          <w:t>https://www.json.org/</w:t>
        </w:r>
      </w:hyperlink>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Smita,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r w:rsidRPr="005C57D9">
        <w:rPr>
          <w:rFonts w:cs="Calibri"/>
          <w:lang w:val="en-US"/>
        </w:rPr>
        <w:t xml:space="preserve">Henriyadi, H., &amp; Mulyati, R. (2016). USABILITY TESTING Sistem Informasi: Studi kasus pada Aplikasi Repositori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7"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r w:rsidRPr="005C57D9">
        <w:rPr>
          <w:rFonts w:cs="Calibri"/>
          <w:lang w:val="en-US"/>
        </w:rPr>
        <w:lastRenderedPageBreak/>
        <w:t xml:space="preserve">Henstam,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r w:rsidRPr="005C57D9">
        <w:rPr>
          <w:lang w:val="en-US"/>
        </w:rPr>
        <w:t>Jatim, BPTP.</w:t>
      </w:r>
      <w:r w:rsidR="00157C5D" w:rsidRPr="005C57D9">
        <w:rPr>
          <w:lang w:val="en-US"/>
        </w:rPr>
        <w:t xml:space="preserve"> (2019, 6 Juli)</w:t>
      </w:r>
      <w:r w:rsidRPr="005C57D9">
        <w:rPr>
          <w:lang w:val="en-US"/>
        </w:rPr>
        <w:t xml:space="preserve">. Beredar Kabar Ladang Cabai di Magetan Diserang Virus, Ini Faktanya. [Online] Tersedia di </w:t>
      </w:r>
      <w:hyperlink r:id="rId98"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r w:rsidRPr="005C57D9">
        <w:rPr>
          <w:rFonts w:asciiTheme="minorHAnsi" w:hAnsiTheme="minorHAnsi" w:cstheme="minorHAnsi"/>
          <w:lang w:val="en-US"/>
        </w:rPr>
        <w:t xml:space="preserve">Malahayati, Nur., Fadhli,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r w:rsidRPr="005C57D9">
        <w:rPr>
          <w:rFonts w:cs="Calibri"/>
          <w:lang w:val="en-US"/>
        </w:rPr>
        <w:t>MeasuringU.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ilin,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Purwanto, T. &amp; Destiani,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r w:rsidRPr="005C57D9">
        <w:rPr>
          <w:rFonts w:asciiTheme="minorHAnsi" w:hAnsiTheme="minorHAnsi" w:cstheme="minorHAnsi"/>
          <w:szCs w:val="24"/>
          <w:lang w:val="en-US"/>
        </w:rPr>
        <w:t xml:space="preserve">Setiadi.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hlm. 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Setiadi.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r w:rsidRPr="005C57D9">
        <w:rPr>
          <w:rFonts w:asciiTheme="minorHAnsi" w:hAnsiTheme="minorHAnsi" w:cstheme="minorHAnsi"/>
          <w:lang w:val="en-US"/>
        </w:rPr>
        <w:lastRenderedPageBreak/>
        <w:t xml:space="preserve">Statcounter,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99"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Warisno dan Dahana.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22"/>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0" w:history="1">
        <w:r w:rsidR="001672C2" w:rsidRPr="005C57D9">
          <w:rPr>
            <w:rStyle w:val="Hyperlink"/>
            <w:lang w:val="en-US"/>
          </w:rPr>
          <w:t>https://doi.org/10.1109/SOSE.2015.35</w:t>
        </w:r>
      </w:hyperlink>
      <w:bookmarkEnd w:id="423"/>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2DC364C5" w:rsidR="001F70A8" w:rsidRPr="00867180" w:rsidRDefault="001F70A8" w:rsidP="00867180">
      <w:pPr>
        <w:pStyle w:val="Heading1"/>
        <w:numPr>
          <w:ilvl w:val="0"/>
          <w:numId w:val="0"/>
        </w:numPr>
        <w:rPr>
          <w:rFonts w:asciiTheme="minorHAnsi" w:hAnsiTheme="minorHAnsi" w:cstheme="minorHAnsi"/>
          <w:lang w:val="en-US"/>
        </w:rPr>
      </w:pPr>
      <w:bookmarkStart w:id="424" w:name="_Toc39552416"/>
      <w:bookmarkStart w:id="425" w:name="_Toc39552548"/>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264533">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24"/>
      <w:bookmarkEnd w:id="425"/>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melakukan penelitian ketika ada kasus atau wabah seperti salah satunya yang terjadi pada bulan Juli 2019 kemarin di Magetan.</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 sekitar 0,2 hektare lahan yang terkena virus atau 3.400 an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Biasanya dilakukan penyuluhan untuk mengedukasi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6BBAE51E" w:rsidR="001F70A8" w:rsidRPr="001F70A8" w:rsidRDefault="001F70A8" w:rsidP="001F70A8">
      <w:pPr>
        <w:pStyle w:val="Heading1"/>
        <w:numPr>
          <w:ilvl w:val="0"/>
          <w:numId w:val="0"/>
        </w:numPr>
        <w:rPr>
          <w:lang w:val="en-US"/>
        </w:rPr>
      </w:pPr>
      <w:bookmarkStart w:id="426" w:name="_Toc39552417"/>
      <w:bookmarkStart w:id="427" w:name="_Toc39552549"/>
      <w:r>
        <w:lastRenderedPageBreak/>
        <w:t xml:space="preserve">LAMPIRAN </w:t>
      </w:r>
      <w:r>
        <w:fldChar w:fldCharType="begin"/>
      </w:r>
      <w:r>
        <w:instrText xml:space="preserve"> SEQ LAMPIRAN \* ALPHABETIC </w:instrText>
      </w:r>
      <w:r>
        <w:fldChar w:fldCharType="separate"/>
      </w:r>
      <w:r w:rsidR="00264533">
        <w:rPr>
          <w:noProof/>
        </w:rPr>
        <w:t>B</w:t>
      </w:r>
      <w:r>
        <w:fldChar w:fldCharType="end"/>
      </w:r>
      <w:r>
        <w:rPr>
          <w:lang w:val="en-US"/>
        </w:rPr>
        <w:t xml:space="preserve"> A</w:t>
      </w:r>
      <w:r w:rsidR="0086429F">
        <w:rPr>
          <w:lang w:val="en-US"/>
        </w:rPr>
        <w:t>KTIFITAS PENGUMPULAN DATA</w:t>
      </w:r>
      <w:bookmarkEnd w:id="426"/>
      <w:bookmarkEnd w:id="427"/>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513B2328" w:rsidR="008C51BC" w:rsidRPr="001F70A8" w:rsidRDefault="001F70A8" w:rsidP="001F70A8">
      <w:pPr>
        <w:pStyle w:val="Heading1"/>
        <w:numPr>
          <w:ilvl w:val="0"/>
          <w:numId w:val="0"/>
        </w:numPr>
        <w:rPr>
          <w:rFonts w:asciiTheme="minorHAnsi" w:hAnsiTheme="minorHAnsi" w:cstheme="minorHAnsi"/>
          <w:sz w:val="28"/>
          <w:szCs w:val="24"/>
          <w:lang w:val="en-US"/>
        </w:rPr>
      </w:pPr>
      <w:bookmarkStart w:id="428" w:name="_Toc39552418"/>
      <w:bookmarkStart w:id="429" w:name="_Toc39552550"/>
      <w:r>
        <w:lastRenderedPageBreak/>
        <w:t xml:space="preserve">LAMPIRAN </w:t>
      </w:r>
      <w:r>
        <w:fldChar w:fldCharType="begin"/>
      </w:r>
      <w:r>
        <w:instrText xml:space="preserve"> SEQ LAMPIRAN \* ALPHABETIC </w:instrText>
      </w:r>
      <w:r>
        <w:fldChar w:fldCharType="separate"/>
      </w:r>
      <w:r w:rsidR="00264533">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28"/>
      <w:bookmarkEnd w:id="429"/>
    </w:p>
    <w:p w14:paraId="4D662DDE" w14:textId="72E5EF3F" w:rsidR="008C51BC" w:rsidRPr="005C57D9" w:rsidRDefault="001F70A8" w:rsidP="008C51BC">
      <w:pPr>
        <w:pStyle w:val="Heading2"/>
        <w:numPr>
          <w:ilvl w:val="0"/>
          <w:numId w:val="0"/>
        </w:numPr>
        <w:ind w:left="720" w:hanging="720"/>
        <w:rPr>
          <w:lang w:val="en-US"/>
        </w:rPr>
      </w:pPr>
      <w:bookmarkStart w:id="430" w:name="_Toc39552419"/>
      <w:r>
        <w:rPr>
          <w:lang w:val="en-US"/>
        </w:rPr>
        <w:t>C</w:t>
      </w:r>
      <w:r w:rsidR="008C51BC" w:rsidRPr="005C57D9">
        <w:rPr>
          <w:lang w:val="en-US"/>
        </w:rPr>
        <w:t>.1 Kuesioner Responden 1</w:t>
      </w:r>
      <w:bookmarkEnd w:id="430"/>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31" w:name="_Toc39552420"/>
      <w:r>
        <w:rPr>
          <w:lang w:val="en-US"/>
        </w:rPr>
        <w:lastRenderedPageBreak/>
        <w:t>C</w:t>
      </w:r>
      <w:r w:rsidR="00405AAF" w:rsidRPr="005C57D9">
        <w:rPr>
          <w:lang w:val="en-US"/>
        </w:rPr>
        <w:t>.2 Kuesioner Responden 2</w:t>
      </w:r>
      <w:bookmarkEnd w:id="431"/>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32" w:name="_Toc39552421"/>
      <w:r>
        <w:rPr>
          <w:lang w:val="en-US"/>
        </w:rPr>
        <w:lastRenderedPageBreak/>
        <w:t>C</w:t>
      </w:r>
      <w:r w:rsidR="00405AAF" w:rsidRPr="005C57D9">
        <w:rPr>
          <w:lang w:val="en-US"/>
        </w:rPr>
        <w:t>.3 Kuesioner Responden 3</w:t>
      </w:r>
      <w:bookmarkEnd w:id="432"/>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33" w:name="_Toc39552422"/>
      <w:r>
        <w:rPr>
          <w:lang w:val="en-US"/>
        </w:rPr>
        <w:lastRenderedPageBreak/>
        <w:t>C</w:t>
      </w:r>
      <w:r w:rsidR="00405AAF" w:rsidRPr="005C57D9">
        <w:rPr>
          <w:lang w:val="en-US"/>
        </w:rPr>
        <w:t>.4 Kuesioner Responden 4</w:t>
      </w:r>
      <w:bookmarkEnd w:id="433"/>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34" w:name="_Toc39552423"/>
      <w:r>
        <w:rPr>
          <w:lang w:val="en-US"/>
        </w:rPr>
        <w:lastRenderedPageBreak/>
        <w:t>C</w:t>
      </w:r>
      <w:r w:rsidR="00405AAF" w:rsidRPr="005C57D9">
        <w:rPr>
          <w:lang w:val="en-US"/>
        </w:rPr>
        <w:t>.5 Kuesioner Responden 5</w:t>
      </w:r>
      <w:bookmarkEnd w:id="434"/>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534B1949" w:rsidR="00B204B8" w:rsidRPr="001F70A8" w:rsidRDefault="001F70A8" w:rsidP="001F70A8">
      <w:pPr>
        <w:pStyle w:val="Heading1"/>
        <w:numPr>
          <w:ilvl w:val="0"/>
          <w:numId w:val="0"/>
        </w:numPr>
        <w:jc w:val="both"/>
        <w:rPr>
          <w:lang w:val="en-US"/>
        </w:rPr>
      </w:pPr>
      <w:bookmarkStart w:id="435" w:name="_Toc39552424"/>
      <w:bookmarkStart w:id="436" w:name="_Toc39552551"/>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264533">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35"/>
      <w:bookmarkEnd w:id="436"/>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12E5BE4E" w:rsidR="00203002" w:rsidRPr="005C57D9" w:rsidRDefault="00B73D9E" w:rsidP="00B73D9E">
      <w:pPr>
        <w:pStyle w:val="Heading1"/>
        <w:numPr>
          <w:ilvl w:val="0"/>
          <w:numId w:val="0"/>
        </w:numPr>
        <w:rPr>
          <w:rFonts w:asciiTheme="minorHAnsi" w:hAnsiTheme="minorHAnsi" w:cstheme="minorHAnsi"/>
          <w:sz w:val="28"/>
          <w:szCs w:val="24"/>
          <w:lang w:val="en-US"/>
        </w:rPr>
      </w:pPr>
      <w:bookmarkStart w:id="437" w:name="_Toc39552425"/>
      <w:bookmarkStart w:id="438" w:name="_Toc39552552"/>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264533">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37"/>
      <w:bookmarkEnd w:id="438"/>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6"/>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AC015" w14:textId="77777777" w:rsidR="0019734A" w:rsidRPr="00DD7815" w:rsidRDefault="0019734A" w:rsidP="00DD7815">
      <w:pPr>
        <w:pStyle w:val="Heading3"/>
        <w:spacing w:before="0" w:after="0"/>
        <w:rPr>
          <w:rFonts w:eastAsia="Calibri" w:cs="Arial"/>
          <w:b w:val="0"/>
          <w:bCs w:val="0"/>
          <w:sz w:val="24"/>
        </w:rPr>
      </w:pPr>
      <w:r>
        <w:separator/>
      </w:r>
    </w:p>
    <w:p w14:paraId="70F79D99" w14:textId="77777777" w:rsidR="0019734A" w:rsidRDefault="0019734A"/>
  </w:endnote>
  <w:endnote w:type="continuationSeparator" w:id="0">
    <w:p w14:paraId="6EEA83A9" w14:textId="77777777" w:rsidR="0019734A" w:rsidRPr="00DD7815" w:rsidRDefault="0019734A" w:rsidP="00DD7815">
      <w:pPr>
        <w:pStyle w:val="Heading3"/>
        <w:spacing w:before="0" w:after="0"/>
        <w:rPr>
          <w:rFonts w:eastAsia="Calibri" w:cs="Arial"/>
          <w:b w:val="0"/>
          <w:bCs w:val="0"/>
          <w:sz w:val="24"/>
        </w:rPr>
      </w:pPr>
      <w:r>
        <w:continuationSeparator/>
      </w:r>
    </w:p>
    <w:p w14:paraId="35C9DD09" w14:textId="77777777" w:rsidR="0019734A" w:rsidRDefault="001973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E025C3" w:rsidRDefault="00E025C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E025C3" w:rsidRDefault="00E025C3">
    <w:pPr>
      <w:pStyle w:val="Footer"/>
    </w:pPr>
  </w:p>
  <w:p w14:paraId="4F657564" w14:textId="77777777" w:rsidR="00E025C3" w:rsidRDefault="00E025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126FA" w14:textId="77777777" w:rsidR="0019734A" w:rsidRPr="00DD7815" w:rsidRDefault="0019734A" w:rsidP="00DD7815">
      <w:pPr>
        <w:pStyle w:val="Heading3"/>
        <w:spacing w:before="0" w:after="0"/>
        <w:rPr>
          <w:rFonts w:eastAsia="Calibri" w:cs="Arial"/>
          <w:b w:val="0"/>
          <w:bCs w:val="0"/>
          <w:sz w:val="24"/>
        </w:rPr>
      </w:pPr>
      <w:r>
        <w:separator/>
      </w:r>
    </w:p>
    <w:p w14:paraId="62D102EF" w14:textId="77777777" w:rsidR="0019734A" w:rsidRDefault="0019734A"/>
  </w:footnote>
  <w:footnote w:type="continuationSeparator" w:id="0">
    <w:p w14:paraId="1AFA5906" w14:textId="77777777" w:rsidR="0019734A" w:rsidRPr="00DD7815" w:rsidRDefault="0019734A" w:rsidP="00DD7815">
      <w:pPr>
        <w:pStyle w:val="Heading3"/>
        <w:spacing w:before="0" w:after="0"/>
        <w:rPr>
          <w:rFonts w:eastAsia="Calibri" w:cs="Arial"/>
          <w:b w:val="0"/>
          <w:bCs w:val="0"/>
          <w:sz w:val="24"/>
        </w:rPr>
      </w:pPr>
      <w:r>
        <w:continuationSeparator/>
      </w:r>
    </w:p>
    <w:p w14:paraId="1135F1E1" w14:textId="77777777" w:rsidR="0019734A" w:rsidRDefault="001973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CFF"/>
    <w:rsid w:val="0019708E"/>
    <w:rsid w:val="0019734A"/>
    <w:rsid w:val="001A41E1"/>
    <w:rsid w:val="001A5753"/>
    <w:rsid w:val="001A62C2"/>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10F1"/>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1170"/>
    <w:rsid w:val="005F1A0E"/>
    <w:rsid w:val="005F2B1E"/>
    <w:rsid w:val="005F2D74"/>
    <w:rsid w:val="005F4281"/>
    <w:rsid w:val="005F4BF0"/>
    <w:rsid w:val="005F5D66"/>
    <w:rsid w:val="005F6DE5"/>
    <w:rsid w:val="005F796D"/>
    <w:rsid w:val="006044EF"/>
    <w:rsid w:val="0060688B"/>
    <w:rsid w:val="0060715B"/>
    <w:rsid w:val="00611DF4"/>
    <w:rsid w:val="0061232D"/>
    <w:rsid w:val="00612974"/>
    <w:rsid w:val="00614FC9"/>
    <w:rsid w:val="00616811"/>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2DE1"/>
    <w:rsid w:val="006F3731"/>
    <w:rsid w:val="006F5A99"/>
    <w:rsid w:val="006F6C09"/>
    <w:rsid w:val="00700C45"/>
    <w:rsid w:val="007021E8"/>
    <w:rsid w:val="007024CB"/>
    <w:rsid w:val="00702C49"/>
    <w:rsid w:val="007065D8"/>
    <w:rsid w:val="00710506"/>
    <w:rsid w:val="00711F28"/>
    <w:rsid w:val="007125F7"/>
    <w:rsid w:val="007130B4"/>
    <w:rsid w:val="00715ECF"/>
    <w:rsid w:val="007166B4"/>
    <w:rsid w:val="00716E41"/>
    <w:rsid w:val="0072131D"/>
    <w:rsid w:val="00722159"/>
    <w:rsid w:val="00722419"/>
    <w:rsid w:val="00724AAB"/>
    <w:rsid w:val="00724D18"/>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2A24"/>
    <w:rsid w:val="009B3461"/>
    <w:rsid w:val="009B454E"/>
    <w:rsid w:val="009B559B"/>
    <w:rsid w:val="009B63C3"/>
    <w:rsid w:val="009B750E"/>
    <w:rsid w:val="009B7E41"/>
    <w:rsid w:val="009C0281"/>
    <w:rsid w:val="009C0A3E"/>
    <w:rsid w:val="009C0F50"/>
    <w:rsid w:val="009C1286"/>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3744"/>
    <w:rsid w:val="00CD4C67"/>
    <w:rsid w:val="00CD5F26"/>
    <w:rsid w:val="00CD607B"/>
    <w:rsid w:val="00CD791F"/>
    <w:rsid w:val="00CE145D"/>
    <w:rsid w:val="00CE3EF1"/>
    <w:rsid w:val="00CE55B4"/>
    <w:rsid w:val="00CE733F"/>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2D44"/>
    <w:rsid w:val="00D73C06"/>
    <w:rsid w:val="00D73E00"/>
    <w:rsid w:val="00D74D77"/>
    <w:rsid w:val="00D75988"/>
    <w:rsid w:val="00D76AC3"/>
    <w:rsid w:val="00D76EE4"/>
    <w:rsid w:val="00D84C91"/>
    <w:rsid w:val="00D85BD5"/>
    <w:rsid w:val="00D86721"/>
    <w:rsid w:val="00D86EBF"/>
    <w:rsid w:val="00D87B4C"/>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5E2C"/>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1.jpe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jpeg"/><Relationship Id="rId89" Type="http://schemas.openxmlformats.org/officeDocument/2006/relationships/image" Target="media/image82.jpeg"/><Relationship Id="rId112" Type="http://schemas.openxmlformats.org/officeDocument/2006/relationships/image" Target="media/image96.jpeg"/><Relationship Id="rId16" Type="http://schemas.openxmlformats.org/officeDocument/2006/relationships/image" Target="media/image9.jpeg"/><Relationship Id="rId107" Type="http://schemas.openxmlformats.org/officeDocument/2006/relationships/image" Target="media/image91.jpe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jpeg"/><Relationship Id="rId79" Type="http://schemas.openxmlformats.org/officeDocument/2006/relationships/image" Target="media/image72.jpeg"/><Relationship Id="rId102" Type="http://schemas.openxmlformats.org/officeDocument/2006/relationships/image" Target="media/image86.jpeg"/><Relationship Id="rId123" Type="http://schemas.openxmlformats.org/officeDocument/2006/relationships/image" Target="media/image107.jpe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hyperlink" Target="https://imgurinc.com/" TargetMode="External"/><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100" Type="http://schemas.openxmlformats.org/officeDocument/2006/relationships/hyperlink" Target="https://doi.org/10.1109/SOSE.2015.35" TargetMode="External"/><Relationship Id="rId105" Type="http://schemas.openxmlformats.org/officeDocument/2006/relationships/image" Target="media/image89.jpeg"/><Relationship Id="rId113" Type="http://schemas.openxmlformats.org/officeDocument/2006/relationships/image" Target="media/image97.jpeg"/><Relationship Id="rId118" Type="http://schemas.openxmlformats.org/officeDocument/2006/relationships/image" Target="media/image102.jpeg"/><Relationship Id="rId126"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hyperlink" Target="https://www.clarifai.com/about" TargetMode="External"/><Relationship Id="rId98" Type="http://schemas.openxmlformats.org/officeDocument/2006/relationships/hyperlink" Target="http://jatim.litbang.pertanian.go.id/beredar-kabar-ladang-cabai-di-magetan-diserang-virus-ini-faktanya/" TargetMode="External"/><Relationship Id="rId121" Type="http://schemas.openxmlformats.org/officeDocument/2006/relationships/image" Target="media/image105.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87.jpeg"/><Relationship Id="rId108" Type="http://schemas.openxmlformats.org/officeDocument/2006/relationships/image" Target="media/image92.jpeg"/><Relationship Id="rId116" Type="http://schemas.openxmlformats.org/officeDocument/2006/relationships/image" Target="media/image100.jpeg"/><Relationship Id="rId124" Type="http://schemas.openxmlformats.org/officeDocument/2006/relationships/image" Target="media/image10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96" Type="http://schemas.openxmlformats.org/officeDocument/2006/relationships/hyperlink" Target="https://www.json.org/" TargetMode="External"/><Relationship Id="rId111" Type="http://schemas.openxmlformats.org/officeDocument/2006/relationships/image" Target="media/image9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0.jpeg"/><Relationship Id="rId114" Type="http://schemas.openxmlformats.org/officeDocument/2006/relationships/image" Target="media/image98.jpeg"/><Relationship Id="rId119" Type="http://schemas.openxmlformats.org/officeDocument/2006/relationships/image" Target="media/image103.jpeg"/><Relationship Id="rId12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hyperlink" Target="https://developer.android.com/about/" TargetMode="External"/><Relationship Id="rId99" Type="http://schemas.openxmlformats.org/officeDocument/2006/relationships/hyperlink" Target="https://gs.statcounter.com/os-market-share/all/indonesia" TargetMode="External"/><Relationship Id="rId101" Type="http://schemas.openxmlformats.org/officeDocument/2006/relationships/image" Target="media/image85.jpeg"/><Relationship Id="rId122" Type="http://schemas.openxmlformats.org/officeDocument/2006/relationships/image" Target="media/image106.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3.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hyperlink" Target="https://doi.org/10.21082/jpp.v23n2.2014.p54-63" TargetMode="External"/><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hyperlink" Target="https://cui.unige.ch/isi/icle-wiki/_media/ipm:testsuschapt.pdf"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sv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jpeg"/><Relationship Id="rId110" Type="http://schemas.openxmlformats.org/officeDocument/2006/relationships/image" Target="media/image94.jpeg"/><Relationship Id="rId115" Type="http://schemas.openxmlformats.org/officeDocument/2006/relationships/image" Target="media/image99.jpeg"/><Relationship Id="rId61" Type="http://schemas.openxmlformats.org/officeDocument/2006/relationships/image" Target="media/image54.png"/><Relationship Id="rId82" Type="http://schemas.openxmlformats.org/officeDocument/2006/relationships/image" Target="media/image7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B83F783-4A28-46F0-B7F8-93038587F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0</TotalTime>
  <Pages>129</Pages>
  <Words>26198</Words>
  <Characters>149330</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2</cp:revision>
  <cp:lastPrinted>2020-05-04T23:25:00Z</cp:lastPrinted>
  <dcterms:created xsi:type="dcterms:W3CDTF">2019-11-12T07:46:00Z</dcterms:created>
  <dcterms:modified xsi:type="dcterms:W3CDTF">2020-05-05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